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3B5803">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3B5803">
      <w:pPr>
        <w:pStyle w:val="Normal1"/>
        <w:rPr>
          <w:rFonts w:eastAsia="Times New Roman"/>
        </w:rPr>
      </w:pPr>
    </w:p>
    <w:p w14:paraId="26D332EE" w14:textId="28068630" w:rsidR="00A73D29" w:rsidRDefault="00AF5F7B" w:rsidP="003B5803">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3B5803">
      <w:pPr>
        <w:pStyle w:val="Normal1"/>
        <w:rPr>
          <w:rFonts w:eastAsia="Times New Roman"/>
        </w:rPr>
      </w:pPr>
    </w:p>
    <w:p w14:paraId="61609BEF" w14:textId="77777777" w:rsidR="00A73D29" w:rsidRDefault="00070010" w:rsidP="003B5803">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3B5803">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3B5803">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3B5803">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rsidP="003B5803">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7B4F2B41" w14:textId="3988824C" w:rsidR="00A73D29" w:rsidRPr="0061282D" w:rsidRDefault="00070010" w:rsidP="003B5803">
      <w:pPr>
        <w:pStyle w:val="Normal1"/>
        <w:outlineLvl w:val="0"/>
        <w:rPr>
          <w:rFonts w:eastAsia="Times New Roman"/>
          <w:b/>
        </w:rPr>
      </w:pPr>
      <w:r>
        <w:rPr>
          <w:rFonts w:eastAsia="Times New Roman"/>
          <w:b/>
        </w:rPr>
        <w:lastRenderedPageBreak/>
        <w:t>Abstract</w:t>
      </w:r>
    </w:p>
    <w:p w14:paraId="273B5ADF" w14:textId="77777777" w:rsidR="00A73D29" w:rsidRDefault="00A73D29" w:rsidP="003B5803">
      <w:pPr>
        <w:pStyle w:val="Normal1"/>
        <w:rPr>
          <w:rFonts w:eastAsia="Times New Roman"/>
        </w:rPr>
      </w:pPr>
    </w:p>
    <w:p w14:paraId="15CE844B" w14:textId="77777777" w:rsidR="00857FD6" w:rsidRDefault="00857FD6" w:rsidP="003B5803">
      <w:pPr>
        <w:pStyle w:val="Normal1"/>
        <w:outlineLvl w:val="0"/>
        <w:rPr>
          <w:rFonts w:eastAsia="Times New Roman"/>
          <w:b/>
        </w:rPr>
      </w:pPr>
      <w:r>
        <w:rPr>
          <w:rFonts w:eastAsia="Times New Roman"/>
          <w:b/>
        </w:rPr>
        <w:t>Background</w:t>
      </w:r>
    </w:p>
    <w:p w14:paraId="1CC8BEC3" w14:textId="1908704C" w:rsidR="003A6A63" w:rsidRPr="00F05552" w:rsidRDefault="00F05552" w:rsidP="003B5803">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required prior to analyzing RNAseq</w:t>
      </w:r>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 xml:space="preserve">trascriptomic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different pipeline</w:t>
      </w:r>
      <w:r w:rsidR="009970B5">
        <w:rPr>
          <w:rFonts w:eastAsia="Times New Roman"/>
        </w:rPr>
        <w:t>.</w:t>
      </w:r>
    </w:p>
    <w:p w14:paraId="300B6A41" w14:textId="77777777" w:rsidR="009970B5" w:rsidRDefault="009970B5" w:rsidP="003B5803">
      <w:pPr>
        <w:pStyle w:val="Normal1"/>
        <w:outlineLvl w:val="0"/>
        <w:rPr>
          <w:rFonts w:eastAsia="Times New Roman"/>
          <w:b/>
        </w:rPr>
      </w:pPr>
    </w:p>
    <w:p w14:paraId="2B19D309" w14:textId="25F400A0" w:rsidR="00A73D29" w:rsidRDefault="00857FD6" w:rsidP="003B5803">
      <w:pPr>
        <w:pStyle w:val="Normal1"/>
        <w:outlineLvl w:val="0"/>
        <w:rPr>
          <w:rFonts w:eastAsia="Times New Roman"/>
          <w:b/>
        </w:rPr>
      </w:pPr>
      <w:r>
        <w:rPr>
          <w:rFonts w:eastAsia="Times New Roman"/>
          <w:b/>
        </w:rPr>
        <w:t>Findings</w:t>
      </w:r>
    </w:p>
    <w:p w14:paraId="3DEB296E" w14:textId="554FD19F"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contigs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r w:rsidR="00A146AF">
        <w:rPr>
          <w:rFonts w:eastAsia="Times New Roman"/>
        </w:rPr>
        <w:t>contigs</w:t>
      </w:r>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Taxonomic trends were observed in the assembly metrics, with transcriptomes assembled from the phyla Dinoflagellata</w:t>
      </w:r>
      <w:r w:rsidR="001A2C98">
        <w:rPr>
          <w:rFonts w:eastAsia="Times New Roman"/>
        </w:rPr>
        <w:t xml:space="preserve"> and Ciliophor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contigs</w:t>
      </w:r>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8B4CF5">
      <w:pPr>
        <w:pStyle w:val="Normal1"/>
        <w:outlineLvl w:val="0"/>
        <w:rPr>
          <w:rFonts w:eastAsia="Times New Roman"/>
          <w:b/>
        </w:rPr>
      </w:pPr>
    </w:p>
    <w:p w14:paraId="48D98FD7" w14:textId="5D700C70" w:rsidR="00857FD6" w:rsidRPr="00857FD6" w:rsidRDefault="00857FD6" w:rsidP="008B4CF5">
      <w:pPr>
        <w:pStyle w:val="Normal1"/>
        <w:outlineLvl w:val="0"/>
        <w:rPr>
          <w:rFonts w:eastAsia="Times New Roman"/>
          <w:b/>
        </w:rPr>
      </w:pPr>
      <w:r>
        <w:rPr>
          <w:rFonts w:eastAsia="Times New Roman"/>
          <w:b/>
        </w:rPr>
        <w:t>Conclusions</w:t>
      </w:r>
    </w:p>
    <w:p w14:paraId="18C1D8B0" w14:textId="5667AD80" w:rsidR="00A73D29" w:rsidRPr="00716336" w:rsidRDefault="00201B04" w:rsidP="00716336">
      <w:pPr>
        <w:rPr>
          <w:rFonts w:eastAsia="Times New Roman"/>
          <w:b/>
        </w:rPr>
      </w:pPr>
      <w:r>
        <w:rPr>
          <w:rFonts w:eastAsia="Times New Roman"/>
        </w:rPr>
        <w:t>The best possible reference transcriptomes is a moving target. A</w:t>
      </w:r>
      <w:r w:rsidR="00716336" w:rsidRPr="00716336">
        <w:rPr>
          <w:rFonts w:eastAsia="Times New Roman"/>
        </w:rPr>
        <w:t xml:space="preserve">utomated pipelines </w:t>
      </w:r>
      <w:r w:rsidR="00C10813">
        <w:rPr>
          <w:rFonts w:eastAsia="Times New Roman"/>
        </w:rPr>
        <w:t>are useful for</w:t>
      </w:r>
      <w:r w:rsidR="00716336" w:rsidRPr="00716336">
        <w:rPr>
          <w:rFonts w:eastAsia="Times New Roman"/>
        </w:rPr>
        <w:t xml:space="preserve"> process</w:t>
      </w:r>
      <w:r w:rsidR="00C10813">
        <w:rPr>
          <w:rFonts w:eastAsia="Times New Roman"/>
        </w:rPr>
        <w:t>ing</w:t>
      </w:r>
      <w:r w:rsidR="00716336" w:rsidRPr="00716336">
        <w:rPr>
          <w:rFonts w:eastAsia="Times New Roman"/>
        </w:rPr>
        <w:t xml:space="preserve"> </w:t>
      </w:r>
      <w:r w:rsidR="00196024">
        <w:rPr>
          <w:rFonts w:eastAsia="Times New Roman"/>
        </w:rPr>
        <w:t xml:space="preserve">and </w:t>
      </w:r>
      <w:r w:rsidR="00B71020">
        <w:rPr>
          <w:rFonts w:eastAsia="Times New Roman"/>
        </w:rPr>
        <w:t xml:space="preserve">performing computationally-intensive tasks on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sidR="00716336">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716336" w:rsidRPr="00716336">
        <w:rPr>
          <w:rFonts w:eastAsia="Times New Roman"/>
        </w:rPr>
        <w:t xml:space="preserve">using a common </w:t>
      </w:r>
      <w:r w:rsidR="008D607F">
        <w:rPr>
          <w:rFonts w:eastAsia="Times New Roman"/>
        </w:rPr>
        <w:t xml:space="preserve">workflow </w:t>
      </w:r>
      <w:r w:rsidR="00716336" w:rsidRPr="00716336">
        <w:rPr>
          <w:rFonts w:eastAsia="Times New Roman"/>
        </w:rPr>
        <w:t xml:space="preserve">pipeline </w:t>
      </w:r>
      <w:r w:rsidR="001A2C98">
        <w:rPr>
          <w:rFonts w:eastAsia="Times New Roman"/>
        </w:rPr>
        <w:t xml:space="preserve">provides </w:t>
      </w:r>
      <w:r w:rsidR="00AA331B">
        <w:rPr>
          <w:rFonts w:eastAsia="Times New Roman"/>
        </w:rPr>
        <w:t xml:space="preserve">the </w:t>
      </w:r>
      <w:r w:rsidR="001A2C98">
        <w:rPr>
          <w:rFonts w:eastAsia="Times New Roman"/>
        </w:rPr>
        <w:t xml:space="preserve">opportunity </w:t>
      </w:r>
      <w:r w:rsidR="00AA331B">
        <w:rPr>
          <w:rFonts w:eastAsia="Times New Roman"/>
        </w:rPr>
        <w:t>to more truthfully identify</w:t>
      </w:r>
      <w:r w:rsidR="00AA331B" w:rsidRPr="00716336">
        <w:rPr>
          <w:rFonts w:eastAsia="Times New Roman"/>
        </w:rPr>
        <w:t xml:space="preserve"> </w:t>
      </w:r>
      <w:r w:rsidR="00716336" w:rsidRPr="00716336">
        <w:rPr>
          <w:rFonts w:eastAsia="Times New Roman"/>
        </w:rPr>
        <w:t>taxon-specific trends</w:t>
      </w:r>
      <w:r w:rsidR="00716336">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r w:rsidR="00AA331B">
        <w:rPr>
          <w:rFonts w:eastAsia="Times New Roman"/>
        </w:rPr>
        <w:t xml:space="preserve">ma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rsidP="008B4CF5">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E330AF">
      <w:pPr>
        <w:pStyle w:val="Normal1"/>
        <w:outlineLvl w:val="0"/>
        <w:rPr>
          <w:rFonts w:eastAsia="Times New Roman"/>
          <w:b/>
        </w:rPr>
      </w:pPr>
      <w:r>
        <w:rPr>
          <w:rFonts w:eastAsia="Times New Roman"/>
          <w:b/>
        </w:rPr>
        <w:lastRenderedPageBreak/>
        <w:t>Introduction</w:t>
      </w:r>
    </w:p>
    <w:p w14:paraId="7BB99CEF" w14:textId="77777777" w:rsidR="00A73D29" w:rsidRDefault="00A73D29" w:rsidP="00E330AF">
      <w:pPr>
        <w:pStyle w:val="Normal1"/>
        <w:rPr>
          <w:rFonts w:eastAsia="Times New Roman"/>
        </w:rPr>
      </w:pPr>
    </w:p>
    <w:p w14:paraId="03DE9A92" w14:textId="57DDE69C" w:rsidR="0018420F" w:rsidRDefault="00AA331B" w:rsidP="00F05552">
      <w:pPr>
        <w:widowControl w:val="0"/>
        <w:autoSpaceDE w:val="0"/>
        <w:autoSpaceDN w:val="0"/>
        <w:adjustRightInd w:val="0"/>
        <w:spacing w:after="160"/>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hinges 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xml:space="preserve">, raw RNA sequence data (RNAseq)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140C60">
        <w:rPr>
          <w:rFonts w:eastAsia="Times New Roman"/>
        </w:rPr>
        <w:instrText>ADDIN CSL_CITATION { "citationItems" : [ { "id" : "ITEM-1", "itemData" : { "DOI" : "10.1016/j.cpb.2017.12.004",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id" : "ITEM-1", "issued" : { "date-parts" : [ [ "2018" ] ] }, "title" : "Tools for building de novo transcriptome assembly", "type" : "article-journal"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C76679">
        <w:rPr>
          <w:rFonts w:eastAsia="Times New Roman"/>
        </w:rPr>
        <w:instrText>ADDIN CSL_CITATION { "citationItems" : [ { "id" : "ITEM-1", "itemData" : { "DOI" : "10.1186/2041-9139-4-16",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 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 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id" : "ITEM-1", "issued" : { "date-parts" : [ [ "2013" ] ] }, "title" : "A quantitative reference transcriptome for Nematostella vectensis early embryonic development: a pipeline for de novo assembly in emerging model systems", "type" : "article-journal"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39050F">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u2013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 C", "non-dropping-particle" : "", "parse-names" : false, "suffix" : "" }, { "dropping-particle" : "", "family" : "Brown", "given" : "C Titus", "non-dropping-particle" : "", "parse-names" : false, "suffix" : "" }, { "dropping-particle" : "", "family" : "Roberson", "given" : "Loretta M", "non-dropping-particle" : "", "parse-names" : false, "suffix" : "" } ], "id" : "ITEM-2", "issued" : { "date-parts" : [ [ "0" ] ] }, "title" : "Transcriptome of the Caribbean stony coral Porites astreoides from three developmental stages", "type" : "article-journal"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and 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39050F">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C51782">
        <w:rPr>
          <w:rFonts w:eastAsia="Times New Roman"/>
        </w:rPr>
        <w:instrText>ADDIN CSL_CITATION { "citationItems" : [ { "id" : "ITEM-1", "itemData" : { "DOI" : "10.1186/s12864-016-3451-2", "ISSN" : "14712164", "PMID" : "28107812", "abstract" : "Titus au\r\nPEN data can be used for generating a comprehensive MCOT transcriptome\r\n\r\nBackground\r\n\r\n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r\n\r\nResults\r\n\r\n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r\n\r\nConclusions\r\n\r\n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SN" : "0962-8452", "abstract" : "Bivalves are an ancient and ubiquitous group of aquatic invertebrates with an estimated 10 000\u2013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abstract" : "Transcriptome analysis of follicles reveals the importance of autophagy and hormones in regulating broodiness of Zhedong white goose",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SN" : "2045-2322", "abstract" : "RNA-seq analysis for detecting quantitative trait-associated gene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SN" : "1873-174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9", "publisher" : "NIH Public Access",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7F18D710"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RNAseq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SOAPdenovo-Trans </w:t>
      </w:r>
      <w:r w:rsidR="002E5027">
        <w:rPr>
          <w:rFonts w:eastAsia="Times New Roman"/>
        </w:rPr>
        <w:fldChar w:fldCharType="begin" w:fldLock="1"/>
      </w:r>
      <w:r w:rsidR="00C51782">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xml:space="preserve">, Trans-ABySS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C51782">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SPA</w:t>
      </w:r>
      <w:r w:rsidR="00A141BF">
        <w:rPr>
          <w:rFonts w:eastAsia="Times New Roman"/>
        </w:rPr>
        <w:t xml:space="preserve">des </w:t>
      </w:r>
      <w:r w:rsidR="00E30382">
        <w:rPr>
          <w:rFonts w:eastAsia="Times New Roman"/>
        </w:rPr>
        <w:fldChar w:fldCharType="begin" w:fldLock="1"/>
      </w:r>
      <w:r w:rsidR="00C51782">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tran </w:t>
      </w:r>
      <w:r w:rsidR="00E30382">
        <w:rPr>
          <w:rFonts w:eastAsia="Times New Roman"/>
        </w:rPr>
        <w:fldChar w:fldCharType="begin" w:fldLock="1"/>
      </w:r>
      <w:r w:rsidR="00C51782">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Illumina RNAseq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C5178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6F2D9207" w:rsidR="00912C88" w:rsidRDefault="00CA7F30" w:rsidP="00AE16A8">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w:t>
      </w:r>
      <w:r w:rsidR="003F2552">
        <w:rPr>
          <w:rFonts w:eastAsia="Times New Roman"/>
        </w:rPr>
        <w:t xml:space="preserve">, which </w:t>
      </w:r>
      <w:r w:rsidR="00912C88">
        <w:rPr>
          <w:rFonts w:eastAsia="Times New Roman"/>
        </w:rPr>
        <w:t>incorporates Trimmomatic, digital normalization with khmer</w:t>
      </w:r>
      <w:r w:rsidR="00451B87">
        <w:rPr>
          <w:rFonts w:eastAsia="Times New Roman"/>
        </w:rPr>
        <w:t xml:space="preserve"> software</w:t>
      </w:r>
      <w:r w:rsidR="00912C88">
        <w:rPr>
          <w:rFonts w:eastAsia="Times New Roman"/>
        </w:rPr>
        <w:t>, and Trinit</w:t>
      </w:r>
      <w:r w:rsidR="003F2552">
        <w:rPr>
          <w:rFonts w:eastAsia="Times New Roman"/>
        </w:rPr>
        <w:t>y</w:t>
      </w:r>
      <w:r w:rsidR="00912C88">
        <w:rPr>
          <w:rFonts w:eastAsia="Times New Roman"/>
        </w:rPr>
        <w:t>.</w:t>
      </w:r>
    </w:p>
    <w:p w14:paraId="1D2BEFDF" w14:textId="77777777" w:rsidR="00912C88" w:rsidRDefault="00912C88" w:rsidP="00AE16A8">
      <w:pPr>
        <w:pStyle w:val="Normal1"/>
        <w:rPr>
          <w:rFonts w:eastAsia="Times New Roman"/>
        </w:rPr>
      </w:pPr>
    </w:p>
    <w:p w14:paraId="18C3B813" w14:textId="77777777" w:rsidR="00B32DE2" w:rsidRDefault="00912C88" w:rsidP="00433A24">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r w:rsidR="004523CF">
        <w:rPr>
          <w:rFonts w:eastAsia="Times New Roman"/>
        </w:rPr>
        <w:t xml:space="preserve">RNAseq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r w:rsidR="00E6590D">
        <w:rPr>
          <w:rFonts w:eastAsia="Times New Roman"/>
        </w:rPr>
        <w:t xml:space="preserve">RNAseq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r w:rsidR="00235B5F">
        <w:rPr>
          <w:lang w:val="en-US"/>
        </w:rPr>
        <w:t xml:space="preserve">broaden the diversity of sequenced marine protists to facilitate our understanding of their evolution and their roles in </w:t>
      </w:r>
      <w:r>
        <w:rPr>
          <w:lang w:val="en-US"/>
        </w:rPr>
        <w:t xml:space="preserve">marine ecosystems and biogeochemical </w:t>
      </w:r>
      <w:r w:rsidR="00235B5F">
        <w:rPr>
          <w:lang w:val="en-US"/>
        </w:rPr>
        <w:t xml:space="preserve">cycles </w:t>
      </w:r>
      <w:r w:rsidR="006E7C9B">
        <w:rPr>
          <w:lang w:val="en-US"/>
        </w:rPr>
        <w:fldChar w:fldCharType="begin" w:fldLock="1"/>
      </w:r>
      <w:r w:rsidR="00C5178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6E7C9B">
        <w:rPr>
          <w:lang w:val="en-US"/>
        </w:rPr>
        <w:fldChar w:fldCharType="separate"/>
      </w:r>
      <w:r w:rsidR="00C51782" w:rsidRPr="00C51782">
        <w:rPr>
          <w:noProof/>
          <w:lang w:val="en-US"/>
        </w:rPr>
        <w:t>[26]</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32DE2">
        <w:rPr>
          <w:rFonts w:eastAsia="Times New Roman"/>
        </w:rPr>
        <w:t>rgest publicly available RNAseq data sets. Moreover, the MMETSP used a standardized library preparation procedure and all of the samples were sequenced at the same facility, making the data sets unusually comparatble.</w:t>
      </w:r>
    </w:p>
    <w:p w14:paraId="1EC8B2DB" w14:textId="77777777" w:rsidR="00B32DE2" w:rsidRDefault="00B32DE2" w:rsidP="00433A24">
      <w:pPr>
        <w:pStyle w:val="Normal1"/>
        <w:rPr>
          <w:rFonts w:eastAsia="Times New Roman"/>
        </w:rPr>
      </w:pPr>
    </w:p>
    <w:p w14:paraId="5CA65CA5" w14:textId="0F71CA59" w:rsidR="002724BB" w:rsidRDefault="00B32DE2" w:rsidP="00433A24">
      <w:pPr>
        <w:pStyle w:val="Normal1"/>
        <w:rPr>
          <w:rFonts w:eastAsia="Times New Roman"/>
          <w:highlight w:val="white"/>
        </w:rPr>
      </w:pPr>
      <w:r>
        <w:rPr>
          <w:rFonts w:eastAsia="Times New Roman"/>
          <w:highlight w:val="white"/>
        </w:rPr>
        <w:t>Reference transcriptomes for the MMETSP were originally assembled using a pipeline developed by the National Center for Genome Research (NCGR)</w:t>
      </w:r>
      <w:r w:rsidR="00CC2E93">
        <w:rPr>
          <w:rFonts w:eastAsia="Times New Roman"/>
          <w:highlight w:val="white"/>
        </w:rPr>
        <w:t xml:space="preserve">, which used the Trans-ABySS software program </w:t>
      </w:r>
      <w:r>
        <w:rPr>
          <w:rFonts w:eastAsia="Times New Roman"/>
          <w:highlight w:val="white"/>
        </w:rPr>
        <w:fldChar w:fldCharType="begin" w:fldLock="1"/>
      </w:r>
      <w:r>
        <w:rPr>
          <w:rFonts w:eastAsia="Times New Roman"/>
          <w:highlight w:val="white"/>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highlight w:val="white"/>
        </w:rPr>
        <w:fldChar w:fldCharType="separate"/>
      </w:r>
      <w:r w:rsidRPr="00B32DE2">
        <w:rPr>
          <w:rFonts w:eastAsia="Times New Roman"/>
          <w:noProof/>
          <w:highlight w:val="white"/>
        </w:rPr>
        <w:t>[26]</w:t>
      </w:r>
      <w:r>
        <w:rPr>
          <w:rFonts w:eastAsia="Times New Roman"/>
          <w:highlight w:val="white"/>
        </w:rPr>
        <w:fldChar w:fldCharType="end"/>
      </w:r>
      <w:r>
        <w:rPr>
          <w:rFonts w:eastAsia="Times New Roman"/>
          <w:highlight w:val="white"/>
        </w:rPr>
        <w:t xml:space="preserve">. These transcriptomes 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7,28]", "plainTextFormattedCitation" : "[27,28]", "previouslyFormattedCitation" : "[27,28]"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27,28]</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3389/fmicb.2017.01279", "ISSN" : "1664-302X",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29]", "plainTextFormattedCitation" : "[8,29]", "previouslyFormattedCitation" : "[8,29]"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8,29]</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0]", "plainTextFormattedCitation" : "[30]", "previouslyFormattedCitation" : "[30]"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0]</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w:t>
      </w:r>
      <w:r w:rsidR="00E22669">
        <w:rPr>
          <w:rFonts w:eastAsia="Times New Roman"/>
          <w:highlight w:val="white"/>
        </w:rPr>
        <w:lastRenderedPageBreak/>
        <w:t xml:space="preserve">transcriptional featur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1–33]</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 of phytoplankton bloom formation</w:t>
      </w:r>
      <w:r w:rsidR="002724BB">
        <w:rPr>
          <w:rFonts w:eastAsia="Times New Roman"/>
          <w:highlight w:val="white"/>
        </w:rPr>
        <w:fldChar w:fldCharType="begin" w:fldLock="1"/>
      </w:r>
      <w:r w:rsidR="002724BB">
        <w:rPr>
          <w:rFonts w:eastAsia="Times New Roman"/>
          <w:highlight w:val="white"/>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SN" : "1091-6490",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 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sponses of phytoplankton functional groups were assayed. Responses of the diatom, haptophyte, and dinoflagellate functional groups in simulated blooms were unique, with diatoms and haptophytes significantly (95% confidence) shifting their quantitative metabolic fingerprint from the in situ condition, whereas dinoflagell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ment, differed for diatoms and haptophytes, reflecting the long-standing paradigm of phytoplankton r- and K-type growth strategies. Although the underlying metabolic potential of the large eukaryotic phytoplankton was consistently present, the lack of a bloom during the study period suggests a crucial dependence on physical and biogeochemical forcing, which are susceptible to alter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of the United States of America", "id" : "ITEM-2", "issue" : "44", "issued" : { "date-parts" : [ [ "2015", "11", "3" ] ] }, "page" : "E5972-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SN" : "1751-7362", "abstract" : "Molecular insights into a dinoflagellate bloom",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The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34\u201336]", "manualFormatting" : " [34\u201336]", "plainTextFormattedCitation" : "[34\u201336]", "previouslyFormattedCitation" : "[34\u201336]"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433A24">
      <w:pPr>
        <w:pStyle w:val="Normal1"/>
        <w:rPr>
          <w:rFonts w:eastAsia="Times New Roman"/>
          <w:highlight w:val="white"/>
        </w:rPr>
      </w:pPr>
    </w:p>
    <w:p w14:paraId="3CEBC661" w14:textId="1A07DCBB" w:rsidR="002724BB" w:rsidRDefault="002724BB" w:rsidP="00433A24">
      <w:pPr>
        <w:pStyle w:val="Normal1"/>
        <w:rPr>
          <w:rFonts w:eastAsia="Times New Roman"/>
          <w:highlight w:val="white"/>
        </w:rPr>
      </w:pPr>
      <w:r>
        <w:rPr>
          <w:rFonts w:eastAsia="Times New Roman"/>
          <w:highlight w:val="white"/>
        </w:rPr>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tion. Below, we show that our re-assemblies had higher evaluation metrics, contained most of the NCGR contigs as well as new content. Also, assemblies varied by taxonomic group being assembled.</w:t>
      </w:r>
    </w:p>
    <w:p w14:paraId="67CF74E7" w14:textId="77777777" w:rsidR="002724BB" w:rsidRDefault="002724BB" w:rsidP="00433A24">
      <w:pPr>
        <w:pStyle w:val="Normal1"/>
        <w:rPr>
          <w:rFonts w:eastAsia="Times New Roman"/>
          <w:highlight w:val="white"/>
        </w:rPr>
      </w:pPr>
    </w:p>
    <w:p w14:paraId="4B4211FE" w14:textId="36BAF762" w:rsidR="002724BB" w:rsidRDefault="002724BB" w:rsidP="00433A24">
      <w:pPr>
        <w:pStyle w:val="Normal1"/>
        <w:rPr>
          <w:rFonts w:eastAsia="Times New Roman"/>
          <w:b/>
          <w:highlight w:val="white"/>
        </w:rPr>
      </w:pPr>
      <w:r>
        <w:rPr>
          <w:rFonts w:eastAsia="Times New Roman"/>
          <w:b/>
          <w:highlight w:val="white"/>
        </w:rPr>
        <w:t>Methods</w:t>
      </w:r>
    </w:p>
    <w:p w14:paraId="4466CC5D" w14:textId="77777777" w:rsidR="002724BB" w:rsidRDefault="002724BB" w:rsidP="00433A24">
      <w:pPr>
        <w:pStyle w:val="Normal1"/>
        <w:rPr>
          <w:rFonts w:eastAsia="Times New Roman"/>
          <w:b/>
          <w:highlight w:val="white"/>
        </w:rPr>
      </w:pPr>
    </w:p>
    <w:p w14:paraId="6BB694B7" w14:textId="781A4C30" w:rsidR="002724BB" w:rsidRDefault="002724BB" w:rsidP="00433A24">
      <w:pPr>
        <w:pStyle w:val="Normal1"/>
        <w:rPr>
          <w:rFonts w:eastAsia="Times New Roman"/>
          <w:i/>
          <w:highlight w:val="white"/>
        </w:rPr>
      </w:pPr>
      <w:r>
        <w:rPr>
          <w:rFonts w:eastAsia="Times New Roman"/>
          <w:i/>
          <w:highlight w:val="white"/>
        </w:rPr>
        <w:t>Automated Pipeline</w:t>
      </w:r>
    </w:p>
    <w:p w14:paraId="1D91A958" w14:textId="77777777" w:rsidR="002724BB" w:rsidRDefault="002724BB" w:rsidP="00433A24">
      <w:pPr>
        <w:pStyle w:val="Normal1"/>
        <w:rPr>
          <w:rFonts w:eastAsia="Times New Roman"/>
          <w:i/>
          <w:highlight w:val="white"/>
        </w:rPr>
      </w:pPr>
    </w:p>
    <w:p w14:paraId="68481BE4" w14:textId="0A5D0EBE" w:rsidR="009A1D71" w:rsidRPr="002C47D4" w:rsidRDefault="002724BB" w:rsidP="00433A24">
      <w:pPr>
        <w:pStyle w:val="Normal1"/>
        <w:rPr>
          <w:rFonts w:eastAsia="Times New Roman"/>
          <w:highlight w:val="white"/>
        </w:rPr>
      </w:pPr>
      <w:r>
        <w:rPr>
          <w:rFonts w:eastAsia="Times New Roman"/>
          <w:highlight w:val="white"/>
        </w:rPr>
        <w:t xml:space="preserve">An automated pipeline was developed to execute the steps of the Eel Pond mRNAseq Protocol </w:t>
      </w:r>
      <w:r>
        <w:rPr>
          <w:rFonts w:eastAsia="Times New Roman"/>
          <w:highlight w:val="white"/>
        </w:rPr>
        <w:fldChar w:fldCharType="begin" w:fldLock="1"/>
      </w:r>
      <w:r w:rsidR="002C47D4">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37]", "plainTextFormattedCitation" : "[37]", "previouslyFormattedCitation" : "[37]" }, "properties" : {  }, "schema" : "https://github.com/citation-style-language/schema/raw/master/csl-citation.json" }</w:instrText>
      </w:r>
      <w:r>
        <w:rPr>
          <w:rFonts w:eastAsia="Times New Roman"/>
          <w:highlight w:val="white"/>
        </w:rPr>
        <w:fldChar w:fldCharType="separate"/>
      </w:r>
      <w:r w:rsidR="002C47D4" w:rsidRPr="002C47D4">
        <w:rPr>
          <w:rFonts w:eastAsia="Times New Roman"/>
          <w:noProof/>
          <w:highlight w:val="white"/>
        </w:rPr>
        <w:t>[3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 xml:space="preserve">RNA-seq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A15E58">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38]", "plainTextFormattedCitation" : "[38]", "previouslyFormattedCitation" : "[38]" }, "properties" : {  }, "schema" : "https://github.com/citation-style-language/schema/raw/master/csl-citation.json" }</w:instrText>
      </w:r>
      <w:r w:rsidR="00EF7822">
        <w:rPr>
          <w:rFonts w:eastAsia="Times New Roman"/>
        </w:rPr>
        <w:fldChar w:fldCharType="separate"/>
      </w:r>
      <w:r w:rsidR="00A15E58" w:rsidRPr="00A15E58">
        <w:rPr>
          <w:rFonts w:eastAsia="Times New Roman"/>
          <w:noProof/>
        </w:rPr>
        <w:t>[38]</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sidR="00070010">
        <w:rPr>
          <w:rFonts w:eastAsia="Times New Roman"/>
        </w:rPr>
        <w:t xml:space="preserve"> </w:t>
      </w:r>
      <w:hyperlink r:id="rId8">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E16A8">
      <w:pPr>
        <w:pStyle w:val="Normal1"/>
        <w:rPr>
          <w:rFonts w:eastAsia="Times New Roman"/>
        </w:rPr>
      </w:pPr>
    </w:p>
    <w:p w14:paraId="28B528A0" w14:textId="08ED14AE" w:rsidR="00A73D29" w:rsidRDefault="003643A3" w:rsidP="00AE16A8">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E16A8">
      <w:pPr>
        <w:pStyle w:val="Normal1"/>
        <w:rPr>
          <w:rFonts w:eastAsia="Times New Roman"/>
        </w:rPr>
      </w:pPr>
    </w:p>
    <w:p w14:paraId="48E45811" w14:textId="32E3E819" w:rsidR="00A73D29" w:rsidRDefault="00070010" w:rsidP="00AE16A8">
      <w:pPr>
        <w:pStyle w:val="Normal1"/>
        <w:outlineLvl w:val="0"/>
        <w:rPr>
          <w:rFonts w:eastAsia="Times New Roman"/>
        </w:rPr>
      </w:pPr>
      <w:r>
        <w:rPr>
          <w:rFonts w:eastAsia="Times New Roman"/>
        </w:rPr>
        <w:t xml:space="preserve">1. Download </w:t>
      </w:r>
      <w:r w:rsidR="001F127B">
        <w:rPr>
          <w:rFonts w:eastAsia="Times New Roman"/>
        </w:rPr>
        <w:t>raw fastq data</w:t>
      </w:r>
    </w:p>
    <w:p w14:paraId="4D7AE508" w14:textId="77777777" w:rsidR="00A73D29" w:rsidRDefault="00A73D29" w:rsidP="00AE16A8">
      <w:pPr>
        <w:pStyle w:val="Normal1"/>
        <w:rPr>
          <w:rFonts w:eastAsia="Times New Roman"/>
        </w:rPr>
      </w:pPr>
    </w:p>
    <w:p w14:paraId="7EB14F6D" w14:textId="4A5D41B8" w:rsidR="00A73D29" w:rsidRDefault="00070010" w:rsidP="00AE16A8">
      <w:pPr>
        <w:pStyle w:val="Normal1"/>
        <w:rPr>
          <w:rFonts w:eastAsia="Times New Roman"/>
        </w:rPr>
      </w:pPr>
      <w:r>
        <w:rPr>
          <w:rFonts w:eastAsia="Times New Roman"/>
        </w:rPr>
        <w:t>Raw RNA-seq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BioProject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fastq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uses the fastq-dump program from</w:t>
      </w:r>
      <w:r>
        <w:rPr>
          <w:rFonts w:eastAsia="Times New Roman"/>
        </w:rPr>
        <w:t xml:space="preserve"> the SRA Toolkit</w:t>
      </w:r>
      <w:r w:rsidR="00C27272">
        <w:rPr>
          <w:rFonts w:eastAsia="Times New Roman"/>
        </w:rPr>
        <w:t xml:space="preserve"> to extract the SRA-formatted fastq files</w:t>
      </w:r>
      <w:r>
        <w:rPr>
          <w:rFonts w:eastAsia="Times New Roman"/>
        </w:rPr>
        <w:t xml:space="preserve"> (version 2.5.4) </w:t>
      </w:r>
      <w:r w:rsidR="00043BE2">
        <w:rPr>
          <w:rFonts w:eastAsia="Times New Roman"/>
        </w:rPr>
        <w:fldChar w:fldCharType="begin" w:fldLock="1"/>
      </w:r>
      <w:r w:rsidR="00A15E58">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39]", "plainTextFormattedCitation" : "[39]", "previouslyFormattedCitation" : "[39]"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39]</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rsidP="00AE16A8">
      <w:pPr>
        <w:pStyle w:val="Normal1"/>
        <w:rPr>
          <w:rFonts w:eastAsia="Times New Roman"/>
        </w:rPr>
      </w:pPr>
    </w:p>
    <w:p w14:paraId="777D98E9" w14:textId="362A8923" w:rsidR="00F00C59" w:rsidRDefault="00F00C59" w:rsidP="00AE16A8">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w:t>
      </w:r>
      <w:r w:rsidR="00A82E5A">
        <w:rPr>
          <w:rFonts w:eastAsia="Times New Roman"/>
        </w:rPr>
        <w:t xml:space="preserve">of the MMETSP data set </w:t>
      </w:r>
      <w:r w:rsidR="009701B8">
        <w:rPr>
          <w:rFonts w:eastAsia="Times New Roman"/>
        </w:rPr>
        <w:t>[10]</w:t>
      </w:r>
      <w:r>
        <w:t xml:space="preserve">. </w:t>
      </w:r>
      <w:r w:rsidR="009A1D71">
        <w:t xml:space="preserve">These </w:t>
      </w:r>
      <w:r w:rsidR="009A1D71">
        <w:rPr>
          <w:rFonts w:eastAsia="Times New Roman"/>
        </w:rPr>
        <w:lastRenderedPageBreak/>
        <w:t>t</w:t>
      </w:r>
      <w:r>
        <w:rPr>
          <w:rFonts w:eastAsia="Times New Roman"/>
        </w:rPr>
        <w:t xml:space="preserve">ranscriptomes were downloaded from </w:t>
      </w:r>
      <w:r w:rsidR="00F83E4D">
        <w:rPr>
          <w:rFonts w:eastAsia="Times New Roman"/>
        </w:rPr>
        <w:t xml:space="preserve">the </w:t>
      </w:r>
      <w:r w:rsidR="000F670D">
        <w:rPr>
          <w:rFonts w:eastAsia="Times New Roman"/>
        </w:rPr>
        <w:t>iM</w:t>
      </w:r>
      <w:r>
        <w:rPr>
          <w:rFonts w:eastAsia="Times New Roman"/>
        </w:rPr>
        <w:t>icrobe</w:t>
      </w:r>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00F759E6" w:rsidRPr="0096071E">
          <w:rPr>
            <w:rStyle w:val="Hyperlink"/>
            <w:rFonts w:eastAsia="Times New Roman"/>
          </w:rPr>
          <w:t>ftp://ftp.imicrobe.us/projects/104/</w:t>
        </w:r>
      </w:hyperlink>
      <w:r w:rsidR="00F759E6">
        <w:rPr>
          <w:rFonts w:eastAsia="Times New Roman"/>
        </w:rPr>
        <w:t xml:space="preserve"> </w:t>
      </w:r>
    </w:p>
    <w:p w14:paraId="7340FB89" w14:textId="77777777" w:rsidR="00A73D29" w:rsidRDefault="00A73D29" w:rsidP="00AE16A8">
      <w:pPr>
        <w:pStyle w:val="Normal1"/>
        <w:rPr>
          <w:rFonts w:eastAsia="Times New Roman"/>
        </w:rPr>
      </w:pPr>
    </w:p>
    <w:p w14:paraId="1EFEA930" w14:textId="240C84AD" w:rsidR="00A73D29" w:rsidRDefault="00070010" w:rsidP="00AE16A8">
      <w:pPr>
        <w:pStyle w:val="Normal1"/>
        <w:outlineLvl w:val="0"/>
        <w:rPr>
          <w:rFonts w:eastAsia="Times New Roman"/>
        </w:rPr>
      </w:pPr>
      <w:r>
        <w:rPr>
          <w:rFonts w:eastAsia="Times New Roman"/>
        </w:rPr>
        <w:t xml:space="preserve">2. </w:t>
      </w:r>
      <w:r w:rsidR="001F127B">
        <w:rPr>
          <w:rFonts w:eastAsia="Times New Roman"/>
        </w:rPr>
        <w:t>Quality assessment and trimming</w:t>
      </w:r>
    </w:p>
    <w:p w14:paraId="3354CA39" w14:textId="77777777" w:rsidR="009A1D71" w:rsidRDefault="009A1D71" w:rsidP="00AE16A8">
      <w:pPr>
        <w:pStyle w:val="Normal1"/>
        <w:rPr>
          <w:rFonts w:eastAsia="Times New Roman"/>
        </w:rPr>
      </w:pPr>
    </w:p>
    <w:p w14:paraId="73E9B7DA" w14:textId="05DFF1D5" w:rsidR="00743EE9" w:rsidRPr="00743EE9" w:rsidRDefault="003B724E" w:rsidP="00743EE9">
      <w:pPr>
        <w:rPr>
          <w:rFonts w:eastAsia="Times New Roman"/>
          <w:lang w:val="en-US"/>
        </w:rPr>
      </w:pPr>
      <w:r>
        <w:rPr>
          <w:rFonts w:eastAsia="Times New Roman"/>
        </w:rPr>
        <w:t xml:space="preserve">Reads were analyzed with </w:t>
      </w:r>
      <w:r w:rsidR="00BB39BA">
        <w:rPr>
          <w:rFonts w:eastAsia="Times New Roman"/>
        </w:rPr>
        <w:t>F</w:t>
      </w:r>
      <w:r w:rsidR="00070010">
        <w:rPr>
          <w:rFonts w:eastAsia="Times New Roman"/>
        </w:rPr>
        <w:t xml:space="preserve">astQC (version 0.11.5) </w:t>
      </w:r>
      <w:r w:rsidR="00CA101D">
        <w:rPr>
          <w:rFonts w:eastAsia="Times New Roman"/>
        </w:rPr>
        <w:fldChar w:fldCharType="begin" w:fldLock="1"/>
      </w:r>
      <w:r w:rsidR="00CA101D">
        <w:rPr>
          <w:rFonts w:eastAsia="Times New Roman"/>
        </w:rPr>
        <w:instrText>ADDIN CSL_CITATION { "citationItems" : [ { "id" : "ITEM-1", "itemData" : { "author" : [ { "dropping-particle" : "", "family" : "Andrews", "given" : "Simon", "non-dropping-particle" : "", "parse-names" : false, "suffix" : "" } ], "id" : "ITEM-1", "issued" : { "date-parts" : [ [ "2016" ] ] }, "title" : "FastQC: A quality control tool for high throughput sequence data.", "type" : "article" }, "uris" : [ "http://www.mendeley.com/documents/?uuid=41cd1497-b571-4e11-9e5a-b1a40cd04743" ] } ], "mendeley" : { "formattedCitation" : "[40]", "plainTextFormattedCitation" : "[40]", "previouslyFormattedCitation" : "[40]" }, "properties" : {  }, "schema" : "https://github.com/citation-style-language/schema/raw/master/csl-citation.json" }</w:instrText>
      </w:r>
      <w:r w:rsidR="00CA101D">
        <w:rPr>
          <w:rFonts w:eastAsia="Times New Roman"/>
        </w:rPr>
        <w:fldChar w:fldCharType="separate"/>
      </w:r>
      <w:r w:rsidR="00CA101D" w:rsidRPr="00CA101D">
        <w:rPr>
          <w:rFonts w:eastAsia="Times New Roman"/>
          <w:noProof/>
        </w:rPr>
        <w:t>[40]</w:t>
      </w:r>
      <w:r w:rsidR="00CA101D">
        <w:rPr>
          <w:rFonts w:eastAsia="Times New Roman"/>
        </w:rPr>
        <w:fldChar w:fldCharType="end"/>
      </w:r>
      <w:r w:rsidR="00CA101D">
        <w:rPr>
          <w:rFonts w:eastAsia="Times New Roman"/>
        </w:rPr>
        <w:t xml:space="preserve"> </w:t>
      </w:r>
      <w:r w:rsidR="00043BE2">
        <w:rPr>
          <w:rFonts w:eastAsia="Times New Roman"/>
        </w:rPr>
        <w:t xml:space="preserve">and multiqc (version 1.2) </w:t>
      </w:r>
      <w:r w:rsidR="00043BE2">
        <w:rPr>
          <w:rFonts w:eastAsia="Times New Roman"/>
        </w:rPr>
        <w:fldChar w:fldCharType="begin" w:fldLock="1"/>
      </w:r>
      <w:r w:rsidR="00CA101D">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1]", "plainTextFormattedCitation" : "[41]", "previouslyFormattedCitation" : "[41]" }, "properties" : {  }, "schema" : "https://github.com/citation-style-language/schema/raw/master/csl-citation.json" }</w:instrText>
      </w:r>
      <w:r w:rsidR="00043BE2">
        <w:rPr>
          <w:rFonts w:eastAsia="Times New Roman"/>
        </w:rPr>
        <w:fldChar w:fldCharType="separate"/>
      </w:r>
      <w:r w:rsidR="00CA101D" w:rsidRPr="00CA101D">
        <w:rPr>
          <w:rFonts w:eastAsia="Times New Roman"/>
          <w:noProof/>
        </w:rPr>
        <w:t>[41]</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F90B78">
        <w:rPr>
          <w:rFonts w:eastAsia="Times New Roman"/>
        </w:rPr>
        <w:t xml:space="preserve">was used </w:t>
      </w:r>
      <w:r w:rsidR="00CB3267">
        <w:rPr>
          <w:rFonts w:eastAsia="Times New Roman"/>
        </w:rPr>
        <w:t xml:space="preserve">with </w:t>
      </w:r>
      <w:r w:rsidR="009A1D71">
        <w:rPr>
          <w:rFonts w:eastAsia="Times New Roman"/>
        </w:rPr>
        <w:t xml:space="preserve">Trimmomatic (version 0.33) </w:t>
      </w:r>
      <w:r w:rsidR="009A1D71">
        <w:rPr>
          <w:rFonts w:eastAsia="Times New Roman"/>
        </w:rPr>
        <w:fldChar w:fldCharType="begin" w:fldLock="1"/>
      </w:r>
      <w:r w:rsidR="00CA101D">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42]", "plainTextFormattedCitation" : "[42]", "previouslyFormattedCitation" : "[42]" }, "properties" : {  }, "schema" : "https://github.com/citation-style-language/schema/raw/master/csl-citation.json" }</w:instrText>
      </w:r>
      <w:r w:rsidR="009A1D71">
        <w:rPr>
          <w:rFonts w:eastAsia="Times New Roman"/>
        </w:rPr>
        <w:fldChar w:fldCharType="separate"/>
      </w:r>
      <w:r w:rsidR="00CA101D" w:rsidRPr="00CA101D">
        <w:rPr>
          <w:rFonts w:eastAsia="Times New Roman"/>
          <w:noProof/>
        </w:rPr>
        <w:t>[42]</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r w:rsidR="00226A73">
        <w:rPr>
          <w:rFonts w:eastAsia="Times New Roman"/>
        </w:rPr>
        <w:t>P</w:t>
      </w:r>
      <w:r w:rsidR="00A0529B">
        <w:rPr>
          <w:rFonts w:eastAsia="Times New Roman"/>
        </w:rPr>
        <w:t xml:space="preserve">hred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EA1A63">
      <w:pPr>
        <w:pStyle w:val="Normal1"/>
        <w:rPr>
          <w:rFonts w:eastAsia="Times New Roman"/>
        </w:rPr>
      </w:pPr>
    </w:p>
    <w:p w14:paraId="7AC11B0B" w14:textId="754B8B22" w:rsidR="00A73D29" w:rsidRDefault="001F127B" w:rsidP="00EA1A63">
      <w:pPr>
        <w:pStyle w:val="Normal1"/>
        <w:outlineLvl w:val="0"/>
        <w:rPr>
          <w:rFonts w:eastAsia="Times New Roman"/>
        </w:rPr>
      </w:pPr>
      <w:r>
        <w:rPr>
          <w:rFonts w:eastAsia="Times New Roman"/>
        </w:rPr>
        <w:t>3. Digital n</w:t>
      </w:r>
      <w:r w:rsidR="00070010">
        <w:rPr>
          <w:rFonts w:eastAsia="Times New Roman"/>
        </w:rPr>
        <w:t>ormalization</w:t>
      </w:r>
    </w:p>
    <w:p w14:paraId="103703C8" w14:textId="77777777" w:rsidR="009A1D71" w:rsidRDefault="009A1D71" w:rsidP="00EA1A63">
      <w:pPr>
        <w:pStyle w:val="Normal1"/>
        <w:rPr>
          <w:rFonts w:eastAsia="Times New Roman"/>
        </w:rPr>
      </w:pPr>
    </w:p>
    <w:p w14:paraId="1BFF3C71" w14:textId="2B38796F" w:rsidR="00237510" w:rsidRDefault="009A1D71" w:rsidP="00EA1A63">
      <w:pPr>
        <w:pStyle w:val="Normal1"/>
        <w:rPr>
          <w:rFonts w:eastAsia="Times New Roman"/>
        </w:rPr>
      </w:pPr>
      <w:r>
        <w:rPr>
          <w:rFonts w:eastAsia="Times New Roman"/>
        </w:rPr>
        <w:t>To decrease the memory requirements for each assembly</w:t>
      </w:r>
      <w:r w:rsidR="00070010">
        <w:rPr>
          <w:rFonts w:eastAsia="Times New Roman"/>
        </w:rPr>
        <w:t xml:space="preserve">, </w:t>
      </w:r>
      <w:r w:rsidR="00794028">
        <w:rPr>
          <w:rFonts w:eastAsia="Times New Roman"/>
        </w:rPr>
        <w:t xml:space="preserve">the following processes were performed using the khmer software package (version 2.0) </w:t>
      </w:r>
      <w:r w:rsidR="00794028">
        <w:rPr>
          <w:rFonts w:eastAsia="Times New Roman"/>
        </w:rPr>
        <w:fldChar w:fldCharType="begin" w:fldLock="1"/>
      </w:r>
      <w:r w:rsidR="00794028">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43]", "plainTextFormattedCitation" : "[43]", "previouslyFormattedCitation" : "[43]" }, "properties" : {  }, "schema" : "https://github.com/citation-style-language/schema/raw/master/csl-citation.json" }</w:instrText>
      </w:r>
      <w:r w:rsidR="00794028">
        <w:rPr>
          <w:rFonts w:eastAsia="Times New Roman"/>
        </w:rPr>
        <w:fldChar w:fldCharType="separate"/>
      </w:r>
      <w:r w:rsidR="00794028" w:rsidRPr="00794028">
        <w:rPr>
          <w:rFonts w:eastAsia="Times New Roman"/>
          <w:noProof/>
        </w:rPr>
        <w:t>[43]</w:t>
      </w:r>
      <w:r w:rsidR="00794028">
        <w:rPr>
          <w:rFonts w:eastAsia="Times New Roman"/>
        </w:rPr>
        <w:fldChar w:fldCharType="end"/>
      </w:r>
      <w:r w:rsidR="00794028">
        <w:rPr>
          <w:rFonts w:eastAsia="Times New Roman"/>
        </w:rPr>
        <w:t xml:space="preserve">: reads were interleaved, </w:t>
      </w:r>
      <w:r w:rsidR="00070010">
        <w:rPr>
          <w:rFonts w:eastAsia="Times New Roman"/>
        </w:rPr>
        <w:t xml:space="preserve">normalized to a </w:t>
      </w:r>
      <w:r w:rsidR="00070010">
        <w:rPr>
          <w:rFonts w:eastAsia="Times New Roman"/>
          <w:i/>
        </w:rPr>
        <w:t>k</w:t>
      </w:r>
      <w:r w:rsidR="00070010">
        <w:rPr>
          <w:rFonts w:eastAsia="Times New Roman"/>
        </w:rPr>
        <w:t xml:space="preserve">-mer coverage of 20 </w:t>
      </w:r>
      <w:r w:rsidR="00A25B09">
        <w:rPr>
          <w:rFonts w:eastAsia="Times New Roman"/>
        </w:rPr>
        <w:t xml:space="preserve">and a memory size of 4e9, then low-abundance </w:t>
      </w:r>
      <w:r w:rsidR="00A25B09">
        <w:rPr>
          <w:rFonts w:eastAsia="Times New Roman"/>
          <w:i/>
        </w:rPr>
        <w:t>k-</w:t>
      </w:r>
      <w:r w:rsidR="00A25B09">
        <w:rPr>
          <w:rFonts w:eastAsia="Times New Roman"/>
        </w:rPr>
        <w:t>mers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rsidP="00EA1A63">
      <w:pPr>
        <w:pStyle w:val="Normal1"/>
        <w:rPr>
          <w:rFonts w:eastAsia="Times New Roman"/>
        </w:rPr>
      </w:pPr>
    </w:p>
    <w:p w14:paraId="74365D0C" w14:textId="330D60E9" w:rsidR="00A73D29" w:rsidRDefault="001F127B" w:rsidP="00EA1A63">
      <w:pPr>
        <w:pStyle w:val="Normal1"/>
        <w:outlineLvl w:val="0"/>
        <w:rPr>
          <w:rFonts w:eastAsia="Times New Roman"/>
        </w:rPr>
      </w:pPr>
      <w:r>
        <w:rPr>
          <w:rFonts w:eastAsia="Times New Roman"/>
        </w:rPr>
        <w:t>4. Assembly</w:t>
      </w:r>
    </w:p>
    <w:p w14:paraId="0B9D08CB" w14:textId="77777777" w:rsidR="009A1D71" w:rsidRDefault="009A1D71" w:rsidP="00EA1A63">
      <w:pPr>
        <w:pStyle w:val="Normal1"/>
        <w:rPr>
          <w:rFonts w:eastAsia="Times New Roman"/>
        </w:rPr>
      </w:pPr>
    </w:p>
    <w:p w14:paraId="649C7D22" w14:textId="0E55B552" w:rsidR="00A73D29" w:rsidRDefault="00070010" w:rsidP="00EA1A63">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F74D89">
        <w:rPr>
          <w:rFonts w:eastAsia="Times New Roman"/>
        </w:rPr>
        <w:t xml:space="preserve"> </w:t>
      </w:r>
      <w:r w:rsidR="00F74D89">
        <w:rPr>
          <w:rFonts w:eastAsia="Times New Roman"/>
        </w:rPr>
        <w:fldChar w:fldCharType="begin" w:fldLock="1"/>
      </w:r>
      <w:r w:rsidR="00F74D89">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F74D89">
        <w:rPr>
          <w:rFonts w:eastAsia="Times New Roman"/>
        </w:rPr>
        <w:fldChar w:fldCharType="separate"/>
      </w:r>
      <w:r w:rsidR="00F74D89" w:rsidRPr="00F74D89">
        <w:rPr>
          <w:rFonts w:eastAsia="Times New Roman"/>
          <w:noProof/>
        </w:rPr>
        <w:t>[18]</w:t>
      </w:r>
      <w:r w:rsidR="00F74D89">
        <w:rPr>
          <w:rFonts w:eastAsia="Times New Roman"/>
        </w:rPr>
        <w:fldChar w:fldCharType="end"/>
      </w:r>
      <w:r w:rsidR="009A1D71">
        <w:rPr>
          <w:rFonts w:eastAsia="Times New Roman"/>
        </w:rPr>
        <w:t>.</w:t>
      </w:r>
    </w:p>
    <w:p w14:paraId="0A3F0B97" w14:textId="77777777" w:rsidR="009A1D71" w:rsidRDefault="009A1D71" w:rsidP="00EA1A63">
      <w:pPr>
        <w:pStyle w:val="Normal1"/>
        <w:rPr>
          <w:rFonts w:eastAsia="Times New Roman"/>
        </w:rPr>
      </w:pPr>
    </w:p>
    <w:p w14:paraId="00D4D7C1" w14:textId="024B76A2" w:rsidR="009A1D71" w:rsidRDefault="009A1D71" w:rsidP="00EA1A63">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rsidP="00EA1A63">
      <w:pPr>
        <w:pStyle w:val="Normal1"/>
        <w:rPr>
          <w:rFonts w:eastAsia="Times New Roman"/>
        </w:rPr>
      </w:pPr>
    </w:p>
    <w:p w14:paraId="0BCAB479" w14:textId="3FDD1345" w:rsidR="00FA6FFE" w:rsidRDefault="00FA6FFE" w:rsidP="00EA1A63">
      <w:pPr>
        <w:pStyle w:val="Normal1"/>
        <w:outlineLvl w:val="0"/>
        <w:rPr>
          <w:rFonts w:eastAsia="Times New Roman"/>
        </w:rPr>
      </w:pPr>
      <w:r>
        <w:rPr>
          <w:rFonts w:eastAsia="Times New Roman"/>
        </w:rPr>
        <w:t xml:space="preserve">5. Post-assembly assessment </w:t>
      </w:r>
    </w:p>
    <w:p w14:paraId="0F6A492F" w14:textId="77777777" w:rsidR="009A1D71" w:rsidRDefault="009A1D71" w:rsidP="00EA1A63">
      <w:pPr>
        <w:pStyle w:val="Normal1"/>
        <w:rPr>
          <w:rFonts w:eastAsia="Times New Roman"/>
          <w:i/>
        </w:rPr>
      </w:pPr>
    </w:p>
    <w:p w14:paraId="62DCEF33" w14:textId="78D04378" w:rsidR="00A73D29" w:rsidRPr="00955CA9" w:rsidRDefault="00070010" w:rsidP="00680FDC">
      <w:pPr>
        <w:rPr>
          <w:rFonts w:eastAsia="Times New Roman"/>
          <w:color w:val="000000" w:themeColor="text1"/>
          <w:lang w:val="en-US"/>
        </w:rPr>
      </w:pPr>
      <w:r>
        <w:rPr>
          <w:rFonts w:eastAsia="Times New Roman"/>
        </w:rPr>
        <w:t>Transcriptomes were annotated using the dammit pipeline</w:t>
      </w:r>
      <w:r w:rsidR="00CA101D">
        <w:rPr>
          <w:rFonts w:eastAsia="Times New Roman"/>
        </w:rPr>
        <w:t xml:space="preserve"> </w:t>
      </w:r>
      <w:r w:rsidR="00CA101D">
        <w:rPr>
          <w:rFonts w:eastAsia="Times New Roman"/>
        </w:rPr>
        <w:fldChar w:fldCharType="begin" w:fldLock="1"/>
      </w:r>
      <w:r w:rsidR="00794028">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4]", "plainTextFormattedCitation" : "[44]", "previouslyFormattedCitation" : "[44]" }, "properties" : {  }, "schema" : "https://github.com/citation-style-language/schema/raw/master/csl-citation.json" }</w:instrText>
      </w:r>
      <w:r w:rsidR="00CA101D">
        <w:rPr>
          <w:rFonts w:eastAsia="Times New Roman"/>
        </w:rPr>
        <w:fldChar w:fldCharType="separate"/>
      </w:r>
      <w:r w:rsidR="00794028" w:rsidRPr="00794028">
        <w:rPr>
          <w:rFonts w:eastAsia="Times New Roman"/>
          <w:noProof/>
        </w:rPr>
        <w:t>[44]</w:t>
      </w:r>
      <w:r w:rsidR="00CA101D">
        <w:rPr>
          <w:rFonts w:eastAsia="Times New Roman"/>
        </w:rPr>
        <w:fldChar w:fldCharType="end"/>
      </w:r>
      <w:r>
        <w:rPr>
          <w:rFonts w:eastAsia="Times New Roman"/>
        </w:rPr>
        <w:t xml:space="preserve">, which relies on the following databases as evidence: Pfam-A </w:t>
      </w:r>
      <w:r w:rsidR="00043BE2">
        <w:rPr>
          <w:rFonts w:eastAsia="Times New Roman"/>
        </w:rPr>
        <w:fldChar w:fldCharType="begin" w:fldLock="1"/>
      </w:r>
      <w:r w:rsidR="00794028">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5]</w:t>
      </w:r>
      <w:r w:rsidR="00043BE2">
        <w:rPr>
          <w:rFonts w:eastAsia="Times New Roman"/>
        </w:rPr>
        <w:fldChar w:fldCharType="end"/>
      </w:r>
      <w:r>
        <w:rPr>
          <w:rFonts w:eastAsia="Times New Roman"/>
        </w:rPr>
        <w:t xml:space="preserve">, Rfam </w:t>
      </w:r>
      <w:r w:rsidR="00043BE2">
        <w:rPr>
          <w:rFonts w:eastAsia="Times New Roman"/>
        </w:rPr>
        <w:fldChar w:fldCharType="begin" w:fldLock="1"/>
      </w:r>
      <w:r w:rsidR="00794028">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6]", "plainTextFormattedCitation" : "[46]", "previouslyFormattedCitation" : "[46]"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6]</w:t>
      </w:r>
      <w:r w:rsidR="00043BE2">
        <w:rPr>
          <w:rFonts w:eastAsia="Times New Roman"/>
        </w:rPr>
        <w:fldChar w:fldCharType="end"/>
      </w:r>
      <w:r>
        <w:rPr>
          <w:rFonts w:eastAsia="Times New Roman"/>
        </w:rPr>
        <w:t xml:space="preserve">, OrthoDB </w:t>
      </w:r>
      <w:r w:rsidR="00043BE2">
        <w:rPr>
          <w:rFonts w:eastAsia="Times New Roman"/>
        </w:rPr>
        <w:fldChar w:fldCharType="begin" w:fldLock="1"/>
      </w:r>
      <w:r w:rsidR="00794028">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7]</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contig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EA1A63">
      <w:pPr>
        <w:pStyle w:val="Normal1"/>
        <w:rPr>
          <w:rFonts w:eastAsia="Times New Roman"/>
        </w:rPr>
      </w:pPr>
    </w:p>
    <w:p w14:paraId="386C33DD" w14:textId="7DE9E029" w:rsidR="00A73D29" w:rsidRDefault="00AF5F7B" w:rsidP="00EA1A63">
      <w:pPr>
        <w:pStyle w:val="Normal1"/>
        <w:rPr>
          <w:rFonts w:eastAsia="Times New Roman"/>
        </w:rPr>
      </w:pPr>
      <w:r>
        <w:rPr>
          <w:rFonts w:eastAsia="Times New Roman"/>
        </w:rPr>
        <w:t>All assemblies were evaluated using m</w:t>
      </w:r>
      <w:r w:rsidR="00070010">
        <w:rPr>
          <w:rFonts w:eastAsia="Times New Roman"/>
        </w:rPr>
        <w:t xml:space="preserve">etrics generated by the </w:t>
      </w:r>
      <w:r w:rsidR="009A1D71">
        <w:rPr>
          <w:rFonts w:eastAsia="Times New Roman"/>
        </w:rPr>
        <w:t>Transrate</w:t>
      </w:r>
      <w:r w:rsidR="00070010">
        <w:rPr>
          <w:rFonts w:eastAsia="Times New Roman"/>
        </w:rPr>
        <w:t xml:space="preserve"> program </w:t>
      </w:r>
      <w:r w:rsidR="00043BE2">
        <w:rPr>
          <w:rFonts w:eastAsia="Times New Roman"/>
        </w:rPr>
        <w:fldChar w:fldCharType="begin" w:fldLock="1"/>
      </w:r>
      <w:r w:rsidR="0079402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8]</w:t>
      </w:r>
      <w:r w:rsidR="00043BE2">
        <w:rPr>
          <w:rFonts w:eastAsia="Times New Roman"/>
        </w:rPr>
        <w:fldChar w:fldCharType="end"/>
      </w:r>
      <w:r w:rsidR="00070010">
        <w:rPr>
          <w:rFonts w:eastAsia="Times New Roman"/>
        </w:rPr>
        <w:t xml:space="preserve">. Trimmed reads were used to calculate a </w:t>
      </w:r>
      <w:r w:rsidR="009A1D71">
        <w:rPr>
          <w:rFonts w:eastAsia="Times New Roman"/>
        </w:rPr>
        <w:t>Transrate</w:t>
      </w:r>
      <w:r w:rsidR="00070010">
        <w:rPr>
          <w:rFonts w:eastAsia="Times New Roman"/>
        </w:rPr>
        <w:t xml:space="preserve"> score for each assembly, which represents the geometric mean of all contig scores multiplied by the proportion of input reads providing positive support for the assembly </w:t>
      </w:r>
      <w:r w:rsidR="00043BE2">
        <w:rPr>
          <w:rFonts w:eastAsia="Times New Roman"/>
        </w:rPr>
        <w:fldChar w:fldCharType="begin" w:fldLock="1"/>
      </w:r>
      <w:r w:rsidR="0079402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8]</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Transrat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794028">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9]</w:t>
      </w:r>
      <w:r w:rsidR="00043BE2">
        <w:rPr>
          <w:rFonts w:eastAsia="Times New Roman"/>
        </w:rPr>
        <w:fldChar w:fldCharType="end"/>
      </w:r>
      <w:r w:rsidR="00070010">
        <w:rPr>
          <w:rFonts w:eastAsia="Times New Roman"/>
        </w:rPr>
        <w:t xml:space="preserve">. A forward comparison was made with the NCGR assembly used as </w:t>
      </w:r>
      <w:r w:rsidR="00070010">
        <w:rPr>
          <w:rFonts w:eastAsia="Times New Roman"/>
        </w:rPr>
        <w:lastRenderedPageBreak/>
        <w:t xml:space="preserve">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 xml:space="preserve">assembly as the reference and the NCGR assembly as the query. </w:t>
      </w:r>
    </w:p>
    <w:p w14:paraId="2A0E6D71" w14:textId="77777777" w:rsidR="00A73D29" w:rsidRDefault="00A73D29" w:rsidP="00EA1A63">
      <w:pPr>
        <w:pStyle w:val="Normal1"/>
        <w:rPr>
          <w:rFonts w:eastAsia="Times New Roman"/>
        </w:rPr>
      </w:pPr>
    </w:p>
    <w:p w14:paraId="06895ED2" w14:textId="0D8DC5BD" w:rsidR="00A73D29" w:rsidRDefault="00DB41C3" w:rsidP="00EA1A63">
      <w:pPr>
        <w:pStyle w:val="Normal1"/>
        <w:rPr>
          <w:rFonts w:eastAsia="Times New Roman"/>
        </w:rPr>
      </w:pPr>
      <w:r>
        <w:rPr>
          <w:rFonts w:eastAsia="Times New Roman"/>
        </w:rPr>
        <w:t>Benchmarking Universal Single-Copy O</w:t>
      </w:r>
      <w:r w:rsidR="00070010">
        <w:rPr>
          <w:rFonts w:eastAsia="Times New Roman"/>
        </w:rPr>
        <w:t>rthologs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p</w:t>
      </w:r>
      <w:r w:rsidR="008841C3">
        <w:rPr>
          <w:rFonts w:eastAsia="Times New Roman"/>
        </w:rPr>
        <w:t xml:space="preserve">rotistans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79402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50]</w:t>
      </w:r>
      <w:r w:rsidR="00043BE2">
        <w:rPr>
          <w:rFonts w:eastAsia="Times New Roman"/>
        </w:rPr>
        <w:fldChar w:fldCharType="end"/>
      </w:r>
      <w:r w:rsidR="002669BD">
        <w:rPr>
          <w:rFonts w:eastAsia="Times New Roman"/>
        </w:rPr>
        <w:t>.</w:t>
      </w:r>
    </w:p>
    <w:p w14:paraId="5F075ECD" w14:textId="77777777" w:rsidR="00A73D29" w:rsidRDefault="00A73D29" w:rsidP="00EA1A63">
      <w:pPr>
        <w:pStyle w:val="Normal1"/>
        <w:rPr>
          <w:rFonts w:eastAsia="Times New Roman"/>
        </w:rPr>
      </w:pPr>
    </w:p>
    <w:p w14:paraId="38CCC75F" w14:textId="17DB7A50" w:rsidR="00A73D29" w:rsidRDefault="00B244D6" w:rsidP="00EA1A63">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HyperLogLog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r w:rsidR="007F417C">
        <w:rPr>
          <w:rFonts w:eastAsia="Times New Roman"/>
        </w:rPr>
        <w:t>khmer</w:t>
      </w:r>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794028">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id" : "ITEM-2",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2", "issued" : { "date-parts" : [ [ "2015" ] ] }, "page" : "900", "title" : "The khmer software package: enabling efficient nucleotide sequence analysis.", "type" : "article-journal", "volume" : "4" }, "uris" : [ "http://www.mendeley.com/documents/?uuid=9b98fa12-00e8-4942-a578-276a1bcd9ff7" ] } ], "mendeley" : { "formattedCitation" : "[43,51]", "plainTextFormattedCitation" : "[43,51]", "previouslyFormattedCitation" : "[43,51]" }, "properties" : {  }, "schema" : "https://github.com/citation-style-language/schema/raw/master/csl-citation.json" }</w:instrText>
      </w:r>
      <w:r w:rsidR="00043BE2">
        <w:rPr>
          <w:rFonts w:eastAsia="Times New Roman"/>
        </w:rPr>
        <w:fldChar w:fldCharType="separate"/>
      </w:r>
      <w:r w:rsidR="00794028" w:rsidRPr="00794028">
        <w:rPr>
          <w:rFonts w:eastAsia="Times New Roman"/>
          <w:noProof/>
        </w:rPr>
        <w:t>[43,51]</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794028">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4]", "plainTextFormattedCitation" : "[44]", "previouslyFormattedCitation" : "[44]" }, "properties" : {  }, "schema" : "https://github.com/citation-style-language/schema/raw/master/csl-citation.json" }</w:instrText>
      </w:r>
      <w:r w:rsidR="00635AC7">
        <w:rPr>
          <w:rFonts w:eastAsia="Times New Roman"/>
        </w:rPr>
        <w:fldChar w:fldCharType="separate"/>
      </w:r>
      <w:r w:rsidR="00794028" w:rsidRPr="00794028">
        <w:rPr>
          <w:rFonts w:eastAsia="Times New Roman"/>
          <w:noProof/>
        </w:rPr>
        <w:t>[4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EA1A63">
      <w:pPr>
        <w:pStyle w:val="Normal1"/>
        <w:rPr>
          <w:rFonts w:eastAsia="Times New Roman"/>
        </w:rPr>
      </w:pPr>
    </w:p>
    <w:p w14:paraId="7C5E94EE" w14:textId="77777777" w:rsidR="00794028" w:rsidRDefault="00437816" w:rsidP="00EA1A63">
      <w:pPr>
        <w:pStyle w:val="Normal1"/>
        <w:rPr>
          <w:rFonts w:eastAsia="Times New Roman"/>
          <w:color w:val="000000" w:themeColor="text1"/>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r w:rsidR="00E0743D" w:rsidRPr="00E71AD4">
        <w:rPr>
          <w:rFonts w:eastAsia="Times New Roman"/>
        </w:rPr>
        <w:t>agricolae</w:t>
      </w:r>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w:t>
      </w:r>
    </w:p>
    <w:p w14:paraId="1D8C97B9" w14:textId="77777777" w:rsidR="00794028" w:rsidRDefault="00794028" w:rsidP="00EA1A63">
      <w:pPr>
        <w:pStyle w:val="Normal1"/>
        <w:rPr>
          <w:rFonts w:eastAsia="Times New Roman"/>
          <w:color w:val="000000" w:themeColor="text1"/>
        </w:rPr>
      </w:pPr>
    </w:p>
    <w:p w14:paraId="5782966B" w14:textId="538457E2" w:rsidR="00437816" w:rsidRDefault="00E1740D" w:rsidP="00EA1A63">
      <w:pPr>
        <w:pStyle w:val="Normal1"/>
        <w:rPr>
          <w:rFonts w:eastAsia="Times New Roman"/>
        </w:rPr>
      </w:pPr>
      <w:r w:rsidRPr="00E1740D">
        <w:rPr>
          <w:rFonts w:eastAsia="Times New Roman"/>
          <w:color w:val="000000" w:themeColor="text1"/>
        </w:rPr>
        <w:t xml:space="preserve">Averages are reported </w:t>
      </w:r>
      <w:r w:rsidRPr="00E1740D">
        <w:rPr>
          <w:rFonts w:eastAsia="Times New Roman"/>
          <w:color w:val="000000" w:themeColor="text1"/>
          <w:shd w:val="clear" w:color="auto" w:fill="FFFFFF"/>
          <w:lang w:val="en-US"/>
        </w:rPr>
        <w:t>± standard deviation.</w:t>
      </w:r>
    </w:p>
    <w:p w14:paraId="45920223" w14:textId="77777777" w:rsidR="00437816" w:rsidRDefault="00437816" w:rsidP="00EA1A63">
      <w:pPr>
        <w:pStyle w:val="Normal1"/>
        <w:rPr>
          <w:rFonts w:eastAsia="Times New Roman"/>
        </w:rPr>
      </w:pPr>
    </w:p>
    <w:p w14:paraId="3B9D77B6" w14:textId="77777777" w:rsidR="00A73D29" w:rsidRDefault="00070010" w:rsidP="00EA1A63">
      <w:pPr>
        <w:pStyle w:val="Normal1"/>
        <w:outlineLvl w:val="0"/>
        <w:rPr>
          <w:rFonts w:eastAsia="Times New Roman"/>
          <w:b/>
        </w:rPr>
      </w:pPr>
      <w:r w:rsidRPr="007F417C">
        <w:rPr>
          <w:rFonts w:eastAsia="Times New Roman"/>
          <w:b/>
        </w:rPr>
        <w:t>Results</w:t>
      </w:r>
    </w:p>
    <w:p w14:paraId="51E30F97" w14:textId="77777777" w:rsidR="002C47D4" w:rsidRDefault="002C47D4" w:rsidP="00EA1A63">
      <w:pPr>
        <w:pStyle w:val="Normal1"/>
        <w:outlineLvl w:val="0"/>
        <w:rPr>
          <w:rFonts w:eastAsia="Times New Roman"/>
          <w:b/>
        </w:rPr>
      </w:pPr>
    </w:p>
    <w:p w14:paraId="658F0EA8" w14:textId="741E08D6" w:rsidR="002C47D4" w:rsidRPr="0083160D" w:rsidRDefault="001E6ECF" w:rsidP="00EA1A63">
      <w:pPr>
        <w:pStyle w:val="Normal1"/>
        <w:outlineLvl w:val="0"/>
        <w:rPr>
          <w:rFonts w:eastAsia="Times New Roman"/>
        </w:rPr>
      </w:pPr>
      <w:r>
        <w:rPr>
          <w:rFonts w:eastAsia="Times New Roman"/>
        </w:rPr>
        <w:t>After</w:t>
      </w:r>
      <w:r w:rsidR="00C060BD">
        <w:rPr>
          <w:rFonts w:eastAsia="Times New Roman"/>
        </w:rPr>
        <w:t xml:space="preserve"> assemblies were completed, files were uploaded to </w:t>
      </w:r>
      <w:r w:rsidR="0083160D">
        <w:rPr>
          <w:rFonts w:eastAsia="Times New Roman"/>
        </w:rPr>
        <w:t>Figshare</w:t>
      </w:r>
      <w:r w:rsidR="00C060BD">
        <w:rPr>
          <w:rFonts w:eastAsia="Times New Roman"/>
        </w:rPr>
        <w:t xml:space="preserve"> </w:t>
      </w:r>
      <w:r w:rsidR="00095E7D">
        <w:rPr>
          <w:rFonts w:eastAsia="Times New Roman"/>
        </w:rPr>
        <w:t>and are available for download</w:t>
      </w:r>
      <w:r w:rsidR="00ED1B1B">
        <w:rPr>
          <w:rFonts w:eastAsia="Times New Roman"/>
        </w:rPr>
        <w:t xml:space="preserve"> </w:t>
      </w:r>
      <w:r w:rsidR="00ED1B1B">
        <w:rPr>
          <w:rFonts w:eastAsia="Times New Roman"/>
        </w:rPr>
        <w:fldChar w:fldCharType="begin" w:fldLock="1"/>
      </w:r>
      <w:r w:rsidR="00794028">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mendeley" : { "formattedCitation" : "[52]", "plainTextFormattedCitation" : "[52]", "previouslyFormattedCitation" : "[52]" }, "properties" : {  }, "schema" : "https://github.com/citation-style-language/schema/raw/master/csl-citation.json" }</w:instrText>
      </w:r>
      <w:r w:rsidR="00ED1B1B">
        <w:rPr>
          <w:rFonts w:eastAsia="Times New Roman"/>
        </w:rPr>
        <w:fldChar w:fldCharType="separate"/>
      </w:r>
      <w:r w:rsidR="00794028" w:rsidRPr="00794028">
        <w:rPr>
          <w:rFonts w:eastAsia="Times New Roman"/>
          <w:noProof/>
        </w:rPr>
        <w:t>[52]</w:t>
      </w:r>
      <w:r w:rsidR="00ED1B1B">
        <w:rPr>
          <w:rFonts w:eastAsia="Times New Roman"/>
        </w:rPr>
        <w:fldChar w:fldCharType="end"/>
      </w:r>
      <w:r w:rsidR="0083160D">
        <w:rPr>
          <w:rFonts w:eastAsia="Times New Roman"/>
        </w:rPr>
        <w:t>.</w:t>
      </w:r>
      <w:r w:rsidR="00C060BD">
        <w:rPr>
          <w:rFonts w:eastAsia="Times New Roman"/>
        </w:rPr>
        <w:t xml:space="preserve"> </w:t>
      </w:r>
      <w:r w:rsidR="00854433">
        <w:rPr>
          <w:rFonts w:eastAsia="Times New Roman"/>
        </w:rPr>
        <w:t>Annotations</w:t>
      </w:r>
      <w:r w:rsidR="00231CF0">
        <w:rPr>
          <w:rFonts w:eastAsia="Times New Roman"/>
        </w:rPr>
        <w:t xml:space="preserve"> and additional files</w:t>
      </w:r>
      <w:r w:rsidR="00854433">
        <w:rPr>
          <w:rFonts w:eastAsia="Times New Roman"/>
        </w:rPr>
        <w:t xml:space="preserve"> </w:t>
      </w:r>
      <w:r w:rsidR="00D67FB4">
        <w:rPr>
          <w:rFonts w:eastAsia="Times New Roman"/>
        </w:rPr>
        <w:t xml:space="preserve">were uploaded to zenodo and </w:t>
      </w:r>
      <w:r w:rsidR="00854433">
        <w:rPr>
          <w:rFonts w:eastAsia="Times New Roman"/>
        </w:rPr>
        <w:t xml:space="preserve">are available </w:t>
      </w:r>
      <w:r w:rsidR="00D67FB4">
        <w:rPr>
          <w:rFonts w:eastAsia="Times New Roman"/>
        </w:rPr>
        <w:t xml:space="preserve">for download </w:t>
      </w:r>
      <w:r w:rsidR="00D67FB4">
        <w:rPr>
          <w:rFonts w:eastAsia="Times New Roman"/>
        </w:rPr>
        <w:fldChar w:fldCharType="begin" w:fldLock="1"/>
      </w:r>
      <w:r w:rsidR="00794028">
        <w:rPr>
          <w:rFonts w:eastAsia="Times New Roman"/>
        </w:rPr>
        <w:instrText>ADDIN CSL_CITATION { "citationItems" : [ { "id" : "ITEM-1", "itemData" : { "DOI" : "10.5281/ZENODO.257410",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1", "issued" : { "date-parts" : [ [ "2017", "1", "23" ] ] }, "title" : "(all datasets) MMETSP re-assemblies", "type" : "article-journal" }, "uris" : [ "http://www.mendeley.com/documents/?uuid=9524ec51-8bc2-33bd-90bb-3b4d32ede27f" ] } ], "mendeley" : { "formattedCitation" : "[53]", "plainTextFormattedCitation" : "[53]", "previouslyFormattedCitation" : "[53]" }, "properties" : {  }, "schema" : "https://github.com/citation-style-language/schema/raw/master/csl-citation.json" }</w:instrText>
      </w:r>
      <w:r w:rsidR="00D67FB4">
        <w:rPr>
          <w:rFonts w:eastAsia="Times New Roman"/>
        </w:rPr>
        <w:fldChar w:fldCharType="separate"/>
      </w:r>
      <w:r w:rsidR="00794028" w:rsidRPr="00794028">
        <w:rPr>
          <w:rFonts w:eastAsia="Times New Roman"/>
          <w:noProof/>
        </w:rPr>
        <w:t>[53]</w:t>
      </w:r>
      <w:r w:rsidR="00D67FB4">
        <w:rPr>
          <w:rFonts w:eastAsia="Times New Roman"/>
        </w:rPr>
        <w:fldChar w:fldCharType="end"/>
      </w:r>
      <w:r w:rsidR="00854433">
        <w:rPr>
          <w:rFonts w:eastAsia="Times New Roman"/>
        </w:rPr>
        <w:t xml:space="preserve">. </w:t>
      </w:r>
    </w:p>
    <w:p w14:paraId="64A161DA" w14:textId="77777777" w:rsidR="005B41F9" w:rsidRDefault="005B41F9" w:rsidP="00EA1A63">
      <w:pPr>
        <w:pStyle w:val="Normal1"/>
        <w:rPr>
          <w:rFonts w:eastAsia="Times New Roman"/>
          <w:b/>
        </w:rPr>
      </w:pPr>
    </w:p>
    <w:p w14:paraId="1C0AFFB7" w14:textId="4CC8B9F9" w:rsidR="007F417C" w:rsidRDefault="00464C16" w:rsidP="00EA1A63">
      <w:pPr>
        <w:pStyle w:val="Normal1"/>
        <w:outlineLvl w:val="0"/>
        <w:rPr>
          <w:rFonts w:eastAsia="Times New Roman"/>
          <w:b/>
        </w:rPr>
      </w:pPr>
      <w:r>
        <w:rPr>
          <w:rFonts w:eastAsia="Times New Roman"/>
          <w:b/>
        </w:rPr>
        <w:t xml:space="preserve">The </w:t>
      </w:r>
      <w:r w:rsidR="00D46C72">
        <w:rPr>
          <w:rFonts w:eastAsia="Times New Roman"/>
          <w:b/>
        </w:rPr>
        <w:t>DIB re-</w:t>
      </w:r>
      <w:r w:rsidR="007F417C">
        <w:rPr>
          <w:rFonts w:eastAsia="Times New Roman"/>
          <w:b/>
        </w:rPr>
        <w:t>assemblies consistently ranked higher in evaluation metrics.</w:t>
      </w:r>
    </w:p>
    <w:p w14:paraId="526C155B" w14:textId="77777777" w:rsidR="007F417C" w:rsidRPr="007F417C" w:rsidRDefault="007F417C" w:rsidP="00EA1A63">
      <w:pPr>
        <w:pStyle w:val="Normal1"/>
        <w:rPr>
          <w:rFonts w:eastAsia="Times New Roman"/>
          <w:b/>
        </w:rPr>
      </w:pPr>
    </w:p>
    <w:p w14:paraId="1E33DD50" w14:textId="7A54D7E5" w:rsidR="005B41F9" w:rsidRPr="005B41F9" w:rsidRDefault="008E66B3" w:rsidP="00EA1A6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r w:rsidR="002F4522">
        <w:rPr>
          <w:rFonts w:eastAsia="Times New Roman"/>
        </w:rPr>
        <w:t xml:space="preserve">ABySS-based </w:t>
      </w:r>
      <w:r w:rsidR="00B901C8">
        <w:rPr>
          <w:rFonts w:eastAsia="Times New Roman"/>
        </w:rPr>
        <w:t>NCGR assemblies (Table 1</w:t>
      </w:r>
      <w:r>
        <w:rPr>
          <w:rFonts w:eastAsia="Times New Roman"/>
        </w:rPr>
        <w:t>).</w:t>
      </w:r>
    </w:p>
    <w:p w14:paraId="46ACBDD8" w14:textId="77777777" w:rsidR="00D17157" w:rsidRDefault="00D17157" w:rsidP="00EA1A63">
      <w:pPr>
        <w:pStyle w:val="Normal1"/>
        <w:widowControl w:val="0"/>
        <w:spacing w:line="240" w:lineRule="auto"/>
      </w:pPr>
    </w:p>
    <w:p w14:paraId="38E7DF43" w14:textId="2307D644" w:rsidR="00A73D29" w:rsidRDefault="00D46C72" w:rsidP="00486869">
      <w:pPr>
        <w:rPr>
          <w:rFonts w:eastAsia="Times New Roman"/>
        </w:rPr>
      </w:pPr>
      <w:r>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contigs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contigs in the </w:t>
      </w:r>
      <w:r>
        <w:rPr>
          <w:rFonts w:eastAsia="Times New Roman"/>
        </w:rPr>
        <w:t>DIB re-</w:t>
      </w:r>
      <w:r w:rsidR="0086471E">
        <w:rPr>
          <w:rFonts w:eastAsia="Times New Roman"/>
        </w:rPr>
        <w:t>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contigs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contigs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r w:rsidR="007F417C">
        <w:rPr>
          <w:rFonts w:eastAsia="Times New Roman"/>
        </w:rPr>
        <w:t xml:space="preserve">Transrate scores </w:t>
      </w:r>
      <w:r w:rsidR="002F4522">
        <w:rPr>
          <w:rFonts w:eastAsia="Times New Roman"/>
        </w:rPr>
        <w:t>[35]</w:t>
      </w:r>
      <w:r w:rsidR="007439FE">
        <w:rPr>
          <w:rFonts w:eastAsia="Times New Roman"/>
        </w:rPr>
        <w:t xml:space="preserve">, which </w:t>
      </w:r>
      <w:r w:rsidR="00EA1A63">
        <w:rPr>
          <w:rFonts w:eastAsia="Times New Roman"/>
        </w:rPr>
        <w:t xml:space="preserve">represents the overall quality of the assembly, </w:t>
      </w:r>
      <w:r w:rsidR="007F417C">
        <w:rPr>
          <w:rFonts w:eastAsia="Times New Roman"/>
        </w:rPr>
        <w:t>were</w:t>
      </w:r>
      <w:r w:rsidR="00070010">
        <w:rPr>
          <w:rFonts w:eastAsia="Times New Roman"/>
        </w:rPr>
        <w:t xml:space="preserve"> </w:t>
      </w:r>
      <w:r>
        <w:rPr>
          <w:rFonts w:eastAsia="Times New Roman"/>
        </w:rPr>
        <w:t xml:space="preserve">significantly </w:t>
      </w:r>
      <w:r w:rsidR="00070010">
        <w:rPr>
          <w:rFonts w:eastAsia="Times New Roman"/>
        </w:rPr>
        <w:t>higher</w:t>
      </w:r>
      <w:r w:rsidR="00415661">
        <w:rPr>
          <w:rFonts w:eastAsia="Times New Roman"/>
        </w:rPr>
        <w:t xml:space="preserve"> </w:t>
      </w:r>
      <w:r>
        <w:rPr>
          <w:rFonts w:eastAsia="Times New Roman"/>
        </w:rPr>
        <w:t>for the DIB re-</w:t>
      </w:r>
      <w:r w:rsidR="00415661">
        <w:rPr>
          <w:rFonts w:eastAsia="Times New Roman"/>
        </w:rPr>
        <w:t>assemblies</w:t>
      </w:r>
      <w:r w:rsidR="00070010">
        <w:rPr>
          <w:rFonts w:eastAsia="Times New Roman"/>
        </w:rPr>
        <w:t xml:space="preserve"> </w:t>
      </w:r>
      <w:r>
        <w:rPr>
          <w:rFonts w:eastAsia="Times New Roman"/>
        </w:rPr>
        <w:t>(0</w:t>
      </w:r>
      <w:r w:rsidRPr="00C956DA">
        <w:rPr>
          <w:rFonts w:eastAsia="Times New Roman"/>
        </w:rPr>
        <w:t xml:space="preserve">.31 </w:t>
      </w:r>
      <w:r w:rsidRPr="00C956DA">
        <w:rPr>
          <w:rFonts w:eastAsia="Times New Roman"/>
          <w:shd w:val="clear" w:color="auto" w:fill="FFFFFF"/>
          <w:lang w:val="en-US"/>
        </w:rPr>
        <w:t>± 0.1</w:t>
      </w:r>
      <w:r>
        <w:rPr>
          <w:rFonts w:eastAsia="Times New Roman"/>
          <w:shd w:val="clear" w:color="auto" w:fill="FFFFFF"/>
          <w:lang w:val="en-US"/>
        </w:rPr>
        <w:t>) t</w:t>
      </w:r>
      <w:r>
        <w:rPr>
          <w:rFonts w:eastAsia="Times New Roman"/>
        </w:rPr>
        <w:t>han the NCGR assemblies (0.</w:t>
      </w:r>
      <w:r w:rsidRPr="00C956DA">
        <w:rPr>
          <w:rFonts w:eastAsia="Times New Roman"/>
        </w:rPr>
        <w:t xml:space="preserve">22 </w:t>
      </w:r>
      <w:r w:rsidRPr="00C956DA">
        <w:rPr>
          <w:rFonts w:eastAsia="Times New Roman"/>
          <w:shd w:val="clear" w:color="auto" w:fill="FFFFFF"/>
          <w:lang w:val="en-US"/>
        </w:rPr>
        <w:t>± 0.09</w:t>
      </w:r>
      <w:r>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58A0A3B3" w:rsidR="00CF782D" w:rsidRPr="00CF782D" w:rsidRDefault="00CF782D" w:rsidP="00F75262">
      <w:pPr>
        <w:outlineLvl w:val="0"/>
        <w:rPr>
          <w:rFonts w:ascii="Times" w:eastAsia="Times New Roman" w:hAnsi="Times"/>
          <w:b/>
          <w:sz w:val="20"/>
          <w:szCs w:val="20"/>
          <w:lang w:val="en-US"/>
        </w:rPr>
      </w:pPr>
      <w:r>
        <w:rPr>
          <w:rFonts w:eastAsia="Times New Roman"/>
          <w:b/>
        </w:rPr>
        <w:lastRenderedPageBreak/>
        <w:t xml:space="preserve">The </w:t>
      </w:r>
      <w:r w:rsidR="00D46C72">
        <w:rPr>
          <w:rFonts w:eastAsia="Times New Roman"/>
          <w:b/>
        </w:rPr>
        <w:t>DIB re-</w:t>
      </w:r>
      <w:r>
        <w:rPr>
          <w:rFonts w:eastAsia="Times New Roman"/>
          <w:b/>
        </w:rPr>
        <w:t>assemblies contained most of the NCGR contigs as well as new content</w:t>
      </w:r>
    </w:p>
    <w:p w14:paraId="27929643" w14:textId="77777777" w:rsidR="00CE6106" w:rsidRDefault="00CE6106" w:rsidP="00EA1A63">
      <w:pPr>
        <w:pStyle w:val="Normal1"/>
        <w:rPr>
          <w:rFonts w:eastAsia="Times New Roman"/>
        </w:rPr>
      </w:pPr>
    </w:p>
    <w:p w14:paraId="46A37018" w14:textId="6DBD9251" w:rsidR="007615D6" w:rsidRPr="007150E8" w:rsidRDefault="007919AB" w:rsidP="007150E8">
      <w:pPr>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contig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r w:rsidR="00D27B3E" w:rsidRPr="00D27B3E">
        <w:rPr>
          <w:rFonts w:eastAsia="Times New Roman"/>
          <w:i/>
        </w:rPr>
        <w:t>Chattonella subsalsa</w:t>
      </w:r>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r w:rsidR="0063775D">
        <w:rPr>
          <w:rFonts w:eastAsia="Times New Roman"/>
        </w:rPr>
        <w:t xml:space="preserve">contigs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contigs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contigs from the NCGR assemblies wer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r w:rsidR="007615D6">
        <w:rPr>
          <w:rFonts w:eastAsia="Times New Roman"/>
        </w:rPr>
        <w:t xml:space="preserve">mer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 xml:space="preserve">-mers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A1A63">
      <w:pPr>
        <w:pStyle w:val="Normal1"/>
        <w:rPr>
          <w:rFonts w:eastAsia="Times New Roman"/>
        </w:rPr>
      </w:pPr>
    </w:p>
    <w:p w14:paraId="68DB6DB2" w14:textId="7C093893" w:rsidR="00A73D29" w:rsidRDefault="007615D6" w:rsidP="00EA1A63">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First, the estimated content of open reading frames (ORFs), or coding regions, across contigs was quantified. T</w:t>
      </w:r>
      <w:r w:rsidR="00070010">
        <w:rPr>
          <w:rFonts w:eastAsia="Times New Roman"/>
        </w:rPr>
        <w:t xml:space="preserve">hough DIB re-assemblies had more contigs,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DA7F6C">
        <w:rPr>
          <w:rFonts w:eastAsia="Times New Roman"/>
        </w:rPr>
        <w:t>,B</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ried against the protistan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r w:rsidR="00070010">
        <w:rPr>
          <w:rFonts w:eastAsia="Times New Roman"/>
        </w:rPr>
        <w:t>were</w:t>
      </w:r>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DA7F6C">
        <w:rPr>
          <w:rFonts w:eastAsia="Times New Roman"/>
        </w:rPr>
        <w:t>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contigs and amount of content was increased in the DIB </w:t>
      </w:r>
      <w:r w:rsidR="00D46C72">
        <w:rPr>
          <w:rFonts w:eastAsia="Times New Roman"/>
        </w:rPr>
        <w:t>re-</w:t>
      </w:r>
      <w:r w:rsidR="00807A40">
        <w:rPr>
          <w:rFonts w:eastAsia="Times New Roman"/>
        </w:rPr>
        <w:t xml:space="preserve">assemblies compared to the NCGR assemblies, the ORF content and contigs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A1A63">
      <w:pPr>
        <w:pStyle w:val="Normal1"/>
        <w:rPr>
          <w:rFonts w:eastAsia="Times New Roman"/>
        </w:rPr>
      </w:pPr>
    </w:p>
    <w:p w14:paraId="54F33930" w14:textId="34FE4055" w:rsidR="00A73D29" w:rsidRDefault="00B85589" w:rsidP="00EA1A63">
      <w:pPr>
        <w:pStyle w:val="Normal1"/>
        <w:rPr>
          <w:rFonts w:eastAsia="Times New Roman"/>
        </w:rPr>
      </w:pPr>
      <w:r>
        <w:rPr>
          <w:rFonts w:eastAsia="Times New Roman"/>
        </w:rPr>
        <w:t>Following annotation</w:t>
      </w:r>
      <w:r w:rsidR="00AB2D69">
        <w:rPr>
          <w:rFonts w:eastAsia="Times New Roman"/>
        </w:rPr>
        <w:t xml:space="preserve"> by the dammit pipeline</w:t>
      </w:r>
      <w:r w:rsidR="00DA7F6C">
        <w:rPr>
          <w:rFonts w:eastAsia="Times New Roman"/>
        </w:rPr>
        <w:t xml:space="preserve"> </w:t>
      </w:r>
      <w:r w:rsidR="00DA7F6C">
        <w:rPr>
          <w:rFonts w:eastAsia="Times New Roman"/>
        </w:rPr>
        <w:fldChar w:fldCharType="begin" w:fldLock="1"/>
      </w:r>
      <w:r w:rsidR="00DA7F6C">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4]", "plainTextFormattedCitation" : "[44]", "previouslyFormattedCitation" : "[44]" }, "properties" : {  }, "schema" : "https://github.com/citation-style-language/schema/raw/master/csl-citation.json" }</w:instrText>
      </w:r>
      <w:r w:rsidR="00DA7F6C">
        <w:rPr>
          <w:rFonts w:eastAsia="Times New Roman"/>
        </w:rPr>
        <w:fldChar w:fldCharType="separate"/>
      </w:r>
      <w:r w:rsidR="00DA7F6C" w:rsidRPr="00DA7F6C">
        <w:rPr>
          <w:rFonts w:eastAsia="Times New Roman"/>
          <w:noProof/>
        </w:rPr>
        <w:t>[44]</w:t>
      </w:r>
      <w:r w:rsidR="00DA7F6C">
        <w:rPr>
          <w:rFonts w:eastAsia="Times New Roman"/>
        </w:rPr>
        <w:fldChar w:fldCharType="end"/>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contigs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Pfam, Rfam, and OrthoDB)</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9635BE">
        <w:rPr>
          <w:rFonts w:eastAsia="Times New Roman"/>
          <w:shd w:val="clear" w:color="auto" w:fill="FFFFFF"/>
          <w:lang w:val="en-US"/>
        </w:rPr>
        <w:t>a negative</w:t>
      </w:r>
      <w:r w:rsidR="00BF0221">
        <w:rPr>
          <w:rFonts w:eastAsia="Times New Roman"/>
          <w:shd w:val="clear" w:color="auto" w:fill="FFFFFF"/>
          <w:lang w:val="en-US"/>
        </w:rPr>
        <w:t xml:space="preserv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lastRenderedPageBreak/>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A1A63">
      <w:pPr>
        <w:pStyle w:val="Normal1"/>
        <w:rPr>
          <w:rFonts w:eastAsia="Times New Roman"/>
        </w:rPr>
      </w:pPr>
    </w:p>
    <w:p w14:paraId="323A6748" w14:textId="07B8A621" w:rsidR="00F404E2" w:rsidRDefault="00F404E2" w:rsidP="00F404E2">
      <w:pPr>
        <w:pStyle w:val="Normal10"/>
        <w:rPr>
          <w:rFonts w:eastAsia="Times New Roman"/>
        </w:rPr>
      </w:pPr>
      <w:r>
        <w:rPr>
          <w:rFonts w:eastAsia="Times New Roman"/>
        </w:rPr>
        <w:t xml:space="preserve">Novel contigs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Helicase_C", "ODR4-like",</w:t>
      </w:r>
      <w:r w:rsidRPr="00F404E2">
        <w:rPr>
          <w:rFonts w:eastAsia="Times New Roman"/>
        </w:rPr>
        <w:t>"PsaA_PsaB"</w:t>
      </w:r>
      <w:r>
        <w:rPr>
          <w:rFonts w:eastAsia="Times New Roman"/>
        </w:rPr>
        <w:t xml:space="preserve">, </w:t>
      </w:r>
      <w:r w:rsidRPr="007D1E48">
        <w:rPr>
          <w:rFonts w:eastAsia="Times New Roman"/>
        </w:rPr>
        <w:t xml:space="preserve">and "Metazoa_SRP"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r w:rsidRPr="00577F2B">
        <w:rPr>
          <w:rFonts w:eastAsia="Times New Roman"/>
          <w:i/>
        </w:rPr>
        <w:t xml:space="preserve">Stichococcus </w:t>
      </w:r>
      <w:r w:rsidRPr="00577F2B">
        <w:rPr>
          <w:rFonts w:eastAsia="Times New Roman"/>
        </w:rPr>
        <w:t>sp.</w:t>
      </w:r>
      <w:r>
        <w:rPr>
          <w:rFonts w:eastAsia="Times New Roman"/>
        </w:rPr>
        <w:t>) that a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Bromodomain"</w:t>
      </w:r>
      <w:r w:rsidR="00C91514">
        <w:rPr>
          <w:rFonts w:eastAsia="Times New Roman"/>
        </w:rPr>
        <w:t>,</w:t>
      </w:r>
      <w:r w:rsidR="00EB4789">
        <w:rPr>
          <w:rFonts w:eastAsia="Times New Roman"/>
        </w:rPr>
        <w:t xml:space="preserve"> and </w:t>
      </w:r>
      <w:r w:rsidR="00EB4789" w:rsidRPr="00EB4789">
        <w:rPr>
          <w:rFonts w:eastAsia="Times New Roman"/>
        </w:rPr>
        <w:t>"DnaJ"</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r w:rsidR="006830E5">
        <w:rPr>
          <w:rFonts w:eastAsia="Times New Roman"/>
        </w:rPr>
        <w:t>contigs identified as novel</w:t>
      </w:r>
      <w:r w:rsidR="00C91514">
        <w:rPr>
          <w:rFonts w:eastAsia="Times New Roman"/>
        </w:rPr>
        <w:t xml:space="preserve"> 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rsidP="00EA1A63">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345D04F4" w:rsidR="00A73D29" w:rsidRDefault="00070010" w:rsidP="00EA1A63">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r w:rsidR="00437816">
        <w:rPr>
          <w:rFonts w:eastAsia="Times New Roman"/>
        </w:rPr>
        <w:t xml:space="preserve">Bacillariophyta (N=193), Dinophyta (N=128), Ochrophyta (N=78), Haptophyta (N=63), Chlorophyta (N=62), Ciliophora (N=31), Cryptophyta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w:t>
      </w:r>
      <w:r w:rsidR="008A731A">
        <w:rPr>
          <w:rFonts w:eastAsia="Times New Roman"/>
        </w:rPr>
        <w:t>number of input reads (Figure 8</w:t>
      </w:r>
      <w:bookmarkStart w:id="0" w:name="_GoBack"/>
      <w:bookmarkEnd w:id="0"/>
      <w:r w:rsidR="00E1720E">
        <w:rPr>
          <w:rFonts w:eastAsia="Times New Roman"/>
        </w:rPr>
        <w:t>A)</w:t>
      </w:r>
      <w:r w:rsidR="00517BE7">
        <w:rPr>
          <w:rFonts w:eastAsia="Times New Roman"/>
        </w:rPr>
        <w:t xml:space="preserve">, </w:t>
      </w:r>
      <w:r w:rsidR="000F3B2B">
        <w:rPr>
          <w:rFonts w:eastAsia="Times New Roman"/>
        </w:rPr>
        <w:t>t</w:t>
      </w:r>
      <w:r>
        <w:rPr>
          <w:rFonts w:eastAsia="Times New Roman"/>
        </w:rPr>
        <w:t xml:space="preserve">he Dinoflagellates (Dinophyta) had </w:t>
      </w:r>
      <w:r w:rsidR="00437816">
        <w:rPr>
          <w:rFonts w:eastAsia="Times New Roman"/>
        </w:rPr>
        <w:t>higher ORF percentages and more contigs</w:t>
      </w:r>
      <w:r w:rsidR="00E1720E">
        <w:rPr>
          <w:rFonts w:eastAsia="Times New Roman"/>
        </w:rPr>
        <w:t xml:space="preserve"> </w:t>
      </w:r>
      <w:r>
        <w:rPr>
          <w:rFonts w:eastAsia="Times New Roman"/>
        </w:rPr>
        <w:t>than other groups</w:t>
      </w:r>
      <w:r w:rsidR="008A731A">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 xml:space="preserve">from Ciliates (Ciliophora) had lower </w:t>
      </w:r>
      <w:r w:rsidR="00E1720E">
        <w:rPr>
          <w:rFonts w:eastAsia="Times New Roman"/>
        </w:rPr>
        <w:t xml:space="preserve">unique </w:t>
      </w:r>
      <w:r w:rsidR="00E1720E">
        <w:rPr>
          <w:rFonts w:eastAsia="Times New Roman"/>
          <w:i/>
        </w:rPr>
        <w:t>k-</w:t>
      </w:r>
      <w:r w:rsidR="00E1720E">
        <w:rPr>
          <w:rFonts w:eastAsia="Times New Roman"/>
        </w:rPr>
        <w:t xml:space="preserve">mers </w:t>
      </w:r>
      <w:r w:rsidR="00A82E5A">
        <w:rPr>
          <w:rFonts w:eastAsia="Times New Roman"/>
        </w:rPr>
        <w:t>(Figure 8</w:t>
      </w:r>
      <w:r w:rsidR="00437816">
        <w:rPr>
          <w:rFonts w:eastAsia="Times New Roman"/>
        </w:rPr>
        <w:t>D)</w:t>
      </w:r>
      <w:r w:rsidR="00E1720E">
        <w:rPr>
          <w:rFonts w:eastAsia="Times New Roman"/>
        </w:rPr>
        <w:t>.</w:t>
      </w:r>
    </w:p>
    <w:p w14:paraId="4E0D7D30" w14:textId="77777777" w:rsidR="00256647" w:rsidRDefault="00256647" w:rsidP="00EA1A63">
      <w:pPr>
        <w:pStyle w:val="Normal1"/>
        <w:rPr>
          <w:rFonts w:eastAsia="Times New Roman"/>
        </w:rPr>
      </w:pPr>
    </w:p>
    <w:p w14:paraId="199DA8D4" w14:textId="75F03399" w:rsidR="00464DC7" w:rsidRDefault="00511B8D" w:rsidP="00EA1A63">
      <w:pPr>
        <w:pStyle w:val="Normal10"/>
        <w:outlineLvl w:val="0"/>
        <w:rPr>
          <w:rFonts w:eastAsia="Times New Roman"/>
          <w:b/>
        </w:rPr>
      </w:pPr>
      <w:r>
        <w:rPr>
          <w:rFonts w:eastAsia="Times New Roman"/>
          <w:b/>
        </w:rPr>
        <w:t>Discussion</w:t>
      </w:r>
    </w:p>
    <w:p w14:paraId="514FCDE0" w14:textId="77777777" w:rsidR="00EA1A63" w:rsidRPr="003E077B" w:rsidRDefault="00EA1A63" w:rsidP="00EA1A63">
      <w:pPr>
        <w:pStyle w:val="Normal10"/>
        <w:outlineLvl w:val="0"/>
        <w:rPr>
          <w:rFonts w:eastAsia="Times New Roman"/>
          <w:b/>
        </w:rPr>
      </w:pPr>
    </w:p>
    <w:p w14:paraId="2446BA2C" w14:textId="7B9A43FE" w:rsidR="00F26596" w:rsidRPr="00EA1A63" w:rsidRDefault="00D46C72" w:rsidP="00F75262">
      <w:pPr>
        <w:pStyle w:val="Normal10"/>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assembled contigs</w:t>
      </w:r>
      <w:r w:rsidR="004A0289" w:rsidRPr="00EA1A63">
        <w:rPr>
          <w:rFonts w:eastAsia="Times New Roman"/>
          <w:i/>
        </w:rPr>
        <w:t>.</w:t>
      </w:r>
    </w:p>
    <w:p w14:paraId="41778B6D" w14:textId="77777777" w:rsidR="004974FC" w:rsidRDefault="004974FC" w:rsidP="004974FC">
      <w:pPr>
        <w:pStyle w:val="Normal10"/>
        <w:rPr>
          <w:rFonts w:eastAsia="Times New Roman"/>
        </w:rPr>
      </w:pPr>
    </w:p>
    <w:p w14:paraId="26A84570" w14:textId="70CFFE34"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assemblies included substantial portions of the previous NCGR assemblies. Moreover, both the fraction of contigs with ORFs and the mean percentage of BUSCO matches were similar between the two assemblies, suggesting that both pipelines yielded equally valid contigs,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Pr="00EA1A63" w:rsidRDefault="00F26596" w:rsidP="00F75262">
      <w:pPr>
        <w:pStyle w:val="Normal10"/>
        <w:outlineLvl w:val="0"/>
        <w:rPr>
          <w:rFonts w:eastAsia="Times New Roman"/>
          <w:i/>
        </w:rPr>
      </w:pPr>
      <w:r w:rsidRPr="00EA1A63">
        <w:rPr>
          <w:rFonts w:eastAsia="Times New Roman"/>
          <w:i/>
        </w:rPr>
        <w:t>Reassembly with new tools can yield new results</w:t>
      </w:r>
    </w:p>
    <w:p w14:paraId="78295B27" w14:textId="77777777" w:rsidR="004974FC" w:rsidRDefault="004974FC" w:rsidP="00F26596">
      <w:pPr>
        <w:pStyle w:val="Normal10"/>
        <w:rPr>
          <w:rFonts w:eastAsia="Times New Roman"/>
        </w:rPr>
      </w:pPr>
    </w:p>
    <w:p w14:paraId="1D7F1E82" w14:textId="6DF19197" w:rsidR="000321C5" w:rsidRDefault="004974FC" w:rsidP="00F26596">
      <w:pPr>
        <w:pStyle w:val="Normal10"/>
        <w:rPr>
          <w:rFonts w:eastAsia="Times New Roman"/>
        </w:rPr>
      </w:pPr>
      <w:r>
        <w:rPr>
          <w:rFonts w:eastAsia="Times New Roman"/>
        </w:rPr>
        <w:t xml:space="preserve">Evaluation with several quality metrics suggested that the </w:t>
      </w:r>
      <w:r w:rsidR="00D46C72">
        <w:rPr>
          <w:rFonts w:eastAsia="Times New Roman"/>
        </w:rPr>
        <w:t>DIB re-</w:t>
      </w:r>
      <w:r>
        <w:rPr>
          <w:rFonts w:eastAsia="Times New Roman"/>
        </w:rPr>
        <w:t xml:space="preserve">assemblies were more inclusive than the NCGR assemblies. In addition to containing more contigs and being more inclusive of the NCGR assemblies than vice versa, the </w:t>
      </w:r>
      <w:r w:rsidR="00D46C72">
        <w:rPr>
          <w:rFonts w:eastAsia="Times New Roman"/>
        </w:rPr>
        <w:t>DIB re-</w:t>
      </w:r>
      <w:r>
        <w:rPr>
          <w:rFonts w:eastAsia="Times New Roman"/>
        </w:rPr>
        <w:t xml:space="preserve">assemblies had significantly </w:t>
      </w:r>
      <w:r w:rsidR="000321C5">
        <w:rPr>
          <w:rFonts w:eastAsia="Times New Roman"/>
        </w:rPr>
        <w:t>higher</w:t>
      </w:r>
      <w:r>
        <w:rPr>
          <w:rFonts w:eastAsia="Times New Roman"/>
        </w:rPr>
        <w:t xml:space="preserve"> Transrate scores, indicating better overall read inclusion</w:t>
      </w:r>
      <w:r w:rsidR="007E5BF7">
        <w:rPr>
          <w:rFonts w:eastAsia="Times New Roman"/>
        </w:rPr>
        <w:t xml:space="preserve"> in the assembled contigs</w:t>
      </w:r>
      <w:r>
        <w:rPr>
          <w:rFonts w:eastAsia="Times New Roman"/>
        </w:rPr>
        <w:t xml:space="preserve">. </w:t>
      </w:r>
      <w:r w:rsidR="007E5BF7">
        <w:rPr>
          <w:rFonts w:eastAsia="Times New Roman"/>
        </w:rPr>
        <w:t>T</w:t>
      </w:r>
      <w:r>
        <w:rPr>
          <w:rFonts w:eastAsia="Times New Roman"/>
        </w:rPr>
        <w:t xml:space="preserve">he </w:t>
      </w:r>
      <w:r w:rsidR="00D46C72">
        <w:rPr>
          <w:rFonts w:eastAsia="Times New Roman"/>
        </w:rPr>
        <w:lastRenderedPageBreak/>
        <w:t>DIB re-</w:t>
      </w:r>
      <w:r>
        <w:rPr>
          <w:rFonts w:eastAsia="Times New Roman"/>
        </w:rPr>
        <w:t xml:space="preserve">assemblies typically contained more </w:t>
      </w:r>
      <w:r w:rsidRPr="00025CD4">
        <w:rPr>
          <w:rFonts w:eastAsia="Times New Roman"/>
          <w:i/>
        </w:rPr>
        <w:t>k</w:t>
      </w:r>
      <w:r>
        <w:rPr>
          <w:rFonts w:eastAsia="Times New Roman"/>
        </w:rPr>
        <w:t>-mers,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7B006C">
        <w:rPr>
          <w:rFonts w:eastAsia="Times New Roman"/>
        </w:rPr>
        <w:t>.</w:t>
      </w:r>
    </w:p>
    <w:p w14:paraId="44025FB6" w14:textId="77777777" w:rsidR="0082263D" w:rsidRDefault="0082263D" w:rsidP="00C46EE8">
      <w:pPr>
        <w:pStyle w:val="Normal10"/>
        <w:rPr>
          <w:rFonts w:eastAsia="Times New Roman"/>
        </w:rPr>
      </w:pPr>
    </w:p>
    <w:p w14:paraId="32112555" w14:textId="36638420" w:rsidR="00DD73B2" w:rsidRDefault="00422F41" w:rsidP="00C46EE8">
      <w:pPr>
        <w:pStyle w:val="Normal10"/>
        <w:rPr>
          <w:rFonts w:eastAsia="Times New Roman"/>
        </w:rPr>
      </w:pPr>
      <w:r>
        <w:rPr>
          <w:rFonts w:eastAsia="Times New Roman"/>
        </w:rPr>
        <w:t xml:space="preserve">“Final” reference assemblies are approximations of the full set of transcripts </w:t>
      </w:r>
      <w:r>
        <w:rPr>
          <w:rFonts w:eastAsia="Times New Roman"/>
        </w:rPr>
        <w:t>in the transcriptome, since c</w:t>
      </w:r>
      <w:r w:rsidR="00D51A4B">
        <w:rPr>
          <w:rFonts w:eastAsia="Times New Roman"/>
        </w:rPr>
        <w:t>ontigs</w:t>
      </w:r>
      <w:r w:rsidR="00C46EE8">
        <w:rPr>
          <w:rFonts w:eastAsia="Times New Roman"/>
        </w:rPr>
        <w:t xml:space="preserve"> are </w:t>
      </w:r>
      <w:r w:rsidR="0082263D">
        <w:rPr>
          <w:rFonts w:eastAsia="Times New Roman"/>
        </w:rPr>
        <w:t xml:space="preserve">probabilistic predictions </w:t>
      </w:r>
      <w:r w:rsidR="00C46EE8">
        <w:rPr>
          <w:rFonts w:eastAsia="Times New Roman"/>
        </w:rPr>
        <w:t>made by the 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794028">
        <w:rPr>
          <w:rFonts w:eastAsia="Times New Roman"/>
        </w:rPr>
        <w:instrText>ADDIN CSL_CITATION { "citationItems" : [ { "id" : "ITEM-1", "itemData" : { "DOI" : "10.1101/006338", "ISBN" : "1465-6906", "ISSN" : "1465-6906", "PMID" : "25608678", "abstract" :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Our experiments show that RSEM-EVAL correctly reflects assembly accuracy, as measured by REF-EVAL, a refined set of ground-truth-based scores that we also developed. With the guidance of RSEM-EVAL, we assembled the transcriptome of the regenerating axolotl limb; this assembly compares favorably to a previous assembly.", "author" : [ { "dropping-particle" : "", "family" : "Li", "given" : "B", "non-dropping-particle" : "", "parse-names" : false, "suffix" : "" }, { "dropping-particle" : "", "family" : "Fillmore", "given" : "N", "non-dropping-particle" : "", "parse-names" : false, "suffix" : "" }, { "dropping-particle" : "", "family" : "Bai", "given" : "Y", "non-dropping-particle" : "", "parse-names" : false, "suffix" : "" }, { "dropping-particle" : "", "family" : "Collins", "given" : "M", "non-dropping-particle" : "", "parse-names" : false, "suffix" : "" }, { "dropping-particle" : "", "family" : "Thomson", "given" : "J a.", "non-dropping-particle" : "", "parse-names" : false, "suffix" : "" }, { "dropping-particle" : "", "family" : "Stewart", "given" : "R", "non-dropping-particle" : "", "parse-names" : false, "suffix" : "" }, { "dropping-particle" : "", "family" : "Dewey", "given" : "C", "non-dropping-particle" : "", "parse-names" : false, "suffix" : "" } ], "container-title" : "bioRxiv", "id" : "ITEM-1", "issued" : { "date-parts" : [ [ "2014" ] ] }, "page" : "1-21", "title" : "Evaluation of de novo transcriptome assemblies from RNA-Seq data", "type" : "article-journal" }, "uris" : [ "http://www.mendeley.com/documents/?uuid=a3a7d1f6-4813-4f8f-b7de-959e178eadce" ] }, { "id" : "ITEM-2", "itemData" : { "DOI" : "10.1186/1471-2164-14-465", "ISSN" : "1471-2164", "abstract" : "Transcriptome sequencing and assembly represent a great resource for the study of non-model species, and many metrics have been used to evaluate and compare these assemblies. Unfortunately, it is still unclear which of these metrics accurately reflect assembly quality. We simulated sequencing transcripts of Drosophila melanogaster. By assembling these simulated reads using both a \u201cperfect\u201d and a modern transcriptome assembler while varying read length and sequencing depth, we evaluated quality metrics to determine whether they 1) revealed perfect assemblies to be of higher quality, and 2) revealed perfect assemblies to be more complete as data quantity increased. Several commonly used metrics were not consistent with these expectations, including average contig coverage and length, though they became consistent when singletons were included in the analysis. We found several annotation-based metrics to be consistent and informative, including contig reciprocal best hit count and contig unique annotation count. Finally, we evaluated a number of novel metrics such as reverse annotation count, contig collapse factor, and the ortholog hit ratio, discovering that each assess assembly quality in unique ways. Although much attention has been given to transcriptome assembly, little research has focused on determining how best to evaluate assemblies, particularly in light of the variety of options available for read length and sequencing depth. Our results provide an important review of these metrics and give researchers tools to produce the highest quality transcriptome assemblies.", "author" : [ { "dropping-particle" : "", "family" : "O\u2019Neil", "given" : "Shawn T", "non-dropping-particle" : "", "parse-names" : false, "suffix" : "" }, { "dropping-particle" : "", "family" : "Emrich", "given" : "Scott J", "non-dropping-particle" : "", "parse-names" : false, "suffix" : "" } ], "container-title" : "BMC Genomics", "id" : "ITEM-2", "issue" : "1", "issued" : { "date-parts" : [ [ "2013", "7", "9" ] ] }, "page" : "465", "publisher" : "BioMed Central", "title" : "Assessing De Novo transcriptome assembly metrics for consistency and utility", "type" : "article-journal", "volume" : "14" }, "uris" : [ "http://www.mendeley.com/documents/?uuid=c0cb4b54-86e9-3a27-895f-301d3a528ee2" ] } ], "mendeley" : { "formattedCitation" : "[54,55]", "plainTextFormattedCitation" : "[54,55]", "previouslyFormattedCitation" : "[54,55]" }, "properties" : {  }, "schema" : "https://github.com/citation-style-language/schema/raw/master/csl-citation.json" }</w:instrText>
      </w:r>
      <w:r w:rsidR="00193372">
        <w:rPr>
          <w:rFonts w:eastAsia="Times New Roman"/>
        </w:rPr>
        <w:fldChar w:fldCharType="separate"/>
      </w:r>
      <w:r w:rsidR="00794028" w:rsidRPr="00794028">
        <w:rPr>
          <w:rFonts w:eastAsia="Times New Roman"/>
          <w:noProof/>
        </w:rPr>
        <w:t>[54,55]</w:t>
      </w:r>
      <w:r w:rsidR="00193372">
        <w:rPr>
          <w:rFonts w:eastAsia="Times New Roman"/>
        </w:rPr>
        <w:fldChar w:fldCharType="end"/>
      </w:r>
      <w:r w:rsidR="00700172">
        <w:rPr>
          <w:rFonts w:eastAsia="Times New Roman"/>
        </w:rPr>
        <w:t>.</w:t>
      </w:r>
      <w:r w:rsidR="00D51A4B">
        <w:rPr>
          <w:rFonts w:eastAsia="Times New Roman"/>
        </w:rPr>
        <w:t xml:space="preserve"> </w:t>
      </w:r>
      <w:r w:rsidR="007624DD">
        <w:rPr>
          <w:rFonts w:eastAsia="Times New Roman"/>
        </w:rPr>
        <w:t xml:space="preserve">This study </w:t>
      </w:r>
      <w:r>
        <w:rPr>
          <w:rFonts w:eastAsia="Times New Roman"/>
        </w:rPr>
        <w:t xml:space="preserve">reinforces the idea that </w:t>
      </w:r>
      <w:r w:rsidR="00700172">
        <w:rPr>
          <w:rFonts w:eastAsia="Times New Roman"/>
        </w:rPr>
        <w:t xml:space="preserve">a reference transcriptome may be a moving target and that </w:t>
      </w:r>
      <w:r w:rsidR="0082263D">
        <w:rPr>
          <w:rFonts w:eastAsia="Times New Roman"/>
        </w:rPr>
        <w:t xml:space="preserve">predictions </w:t>
      </w:r>
      <w:r>
        <w:rPr>
          <w:rFonts w:eastAsia="Times New Roman"/>
        </w:rPr>
        <w:t xml:space="preserve">of transcripts </w:t>
      </w:r>
      <w:r w:rsidR="00D51A4B">
        <w:rPr>
          <w:rFonts w:eastAsia="Times New Roman"/>
        </w:rPr>
        <w:t xml:space="preserve">may be improved </w:t>
      </w:r>
      <w:r w:rsidR="0082263D">
        <w:rPr>
          <w:rFonts w:eastAsia="Times New Roman"/>
        </w:rPr>
        <w:t>with updated tools</w:t>
      </w:r>
      <w:r w:rsidR="00C46EE8">
        <w:rPr>
          <w:rFonts w:eastAsia="Times New Roman"/>
        </w:rPr>
        <w:t>.</w:t>
      </w:r>
      <w:r w:rsidR="00DD73B2">
        <w:rPr>
          <w:rFonts w:eastAsia="Times New Roman"/>
        </w:rPr>
        <w:t xml:space="preserve"> </w:t>
      </w:r>
    </w:p>
    <w:p w14:paraId="0B1986D8" w14:textId="77777777" w:rsidR="00DD73B2" w:rsidRDefault="00DD73B2" w:rsidP="00C46EE8">
      <w:pPr>
        <w:pStyle w:val="Normal10"/>
        <w:rPr>
          <w:rFonts w:eastAsia="Times New Roman"/>
        </w:rPr>
      </w:pPr>
    </w:p>
    <w:p w14:paraId="43728FEB" w14:textId="2753F82C" w:rsidR="00BB3931" w:rsidRPr="00BB3931" w:rsidRDefault="00DD73B2" w:rsidP="00AE5BF5">
      <w:pPr>
        <w:pStyle w:val="Normal10"/>
        <w:rPr>
          <w:rFonts w:eastAsia="Times New Roman"/>
        </w:rPr>
      </w:pPr>
      <w:r w:rsidRPr="00DD73B2">
        <w:rPr>
          <w:rFonts w:eastAsia="Times New Roman"/>
        </w:rPr>
        <w:t>As is s</w:t>
      </w:r>
      <w:r>
        <w:rPr>
          <w:rFonts w:eastAsia="Times New Roman"/>
        </w:rPr>
        <w:t xml:space="preserve">een with a subset of the samples, </w:t>
      </w:r>
      <w:r w:rsidRPr="00DD73B2">
        <w:rPr>
          <w:rFonts w:eastAsia="Times New Roman"/>
        </w:rPr>
        <w:t>the DIB re-assemblies have not improv</w:t>
      </w:r>
      <w:r>
        <w:rPr>
          <w:rFonts w:eastAsia="Times New Roman"/>
        </w:rPr>
        <w:t xml:space="preserve">ed the reference transcriptomes where the evaluation metrics were lower in DIB compared to NCGR </w:t>
      </w:r>
      <w:r w:rsidRPr="00DD73B2">
        <w:rPr>
          <w:rFonts w:eastAsia="Times New Roman"/>
        </w:rPr>
        <w:t>(Figure</w:t>
      </w:r>
      <w:r>
        <w:rPr>
          <w:rFonts w:eastAsia="Times New Roman"/>
        </w:rPr>
        <w:t>s</w:t>
      </w:r>
      <w:r w:rsidR="00F30EF4">
        <w:rPr>
          <w:rFonts w:eastAsia="Times New Roman"/>
        </w:rPr>
        <w:t xml:space="preserve"> 2 and</w:t>
      </w:r>
      <w:r w:rsidRPr="00DD73B2">
        <w:rPr>
          <w:rFonts w:eastAsia="Times New Roman"/>
        </w:rPr>
        <w:t xml:space="preserve"> 4)</w:t>
      </w:r>
      <w:r w:rsidRPr="00DD73B2">
        <w:rPr>
          <w:rFonts w:eastAsia="Times New Roman"/>
        </w:rPr>
        <w:t xml:space="preserve">. The reasons for this </w:t>
      </w:r>
      <w:r w:rsidR="00F30EF4">
        <w:rPr>
          <w:rFonts w:eastAsia="Times New Roman"/>
        </w:rPr>
        <w:t>could</w:t>
      </w:r>
      <w:r w:rsidR="00BB3931">
        <w:rPr>
          <w:rFonts w:eastAsia="Times New Roman"/>
        </w:rPr>
        <w:t xml:space="preserve"> be attributed to fail</w:t>
      </w:r>
      <w:r w:rsidR="00F30EF4">
        <w:rPr>
          <w:rFonts w:eastAsia="Times New Roman"/>
        </w:rPr>
        <w:t>ure during parts of the pipeline</w:t>
      </w:r>
      <w:r w:rsidR="00EA534E">
        <w:rPr>
          <w:rFonts w:eastAsia="Times New Roman"/>
        </w:rPr>
        <w:t>. T</w:t>
      </w:r>
      <w:r w:rsidR="00A92B7C">
        <w:rPr>
          <w:rFonts w:eastAsia="Times New Roman"/>
        </w:rPr>
        <w:t xml:space="preserve">here are </w:t>
      </w:r>
      <w:r w:rsidR="00EA534E">
        <w:rPr>
          <w:rFonts w:eastAsia="Times New Roman"/>
        </w:rPr>
        <w:t>software or hardware interactions during</w:t>
      </w:r>
      <w:r w:rsidR="00A92B7C">
        <w:rPr>
          <w:rFonts w:eastAsia="Times New Roman"/>
        </w:rPr>
        <w:t xml:space="preserve"> the assembly pipeline </w:t>
      </w:r>
      <w:r w:rsidR="00EA534E">
        <w:rPr>
          <w:rFonts w:eastAsia="Times New Roman"/>
        </w:rPr>
        <w:t>that are still open for investigation</w:t>
      </w:r>
      <w:r w:rsidR="00A92B7C">
        <w:rPr>
          <w:rFonts w:eastAsia="Times New Roman"/>
        </w:rPr>
        <w:t>.</w:t>
      </w:r>
    </w:p>
    <w:p w14:paraId="0F1234DA" w14:textId="77777777" w:rsidR="007B6B3E" w:rsidRDefault="007B6B3E" w:rsidP="00C46EE8">
      <w:pPr>
        <w:pStyle w:val="Normal10"/>
        <w:rPr>
          <w:rFonts w:ascii="Arial" w:eastAsia="Times New Roman" w:hAnsi="Arial" w:cs="Arial"/>
          <w:color w:val="222222"/>
          <w:sz w:val="19"/>
          <w:szCs w:val="19"/>
          <w:lang w:val="en-US"/>
        </w:rPr>
      </w:pPr>
    </w:p>
    <w:p w14:paraId="69508E6D" w14:textId="14F2725C" w:rsidR="00883733" w:rsidRPr="00C46EE8" w:rsidRDefault="00883733" w:rsidP="00C46EE8">
      <w:pPr>
        <w:pStyle w:val="Normal10"/>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protistan transcriptomes. For some species and 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rPr>
        <w:fldChar w:fldCharType="separate"/>
      </w:r>
      <w:r w:rsidRPr="00C51782">
        <w:rPr>
          <w:rFonts w:eastAsia="Times New Roman"/>
          <w:noProof/>
        </w:rPr>
        <w:t>[26]</w:t>
      </w:r>
      <w:r>
        <w:rPr>
          <w:rFonts w:eastAsia="Times New Roman"/>
        </w:rPr>
        <w:fldChar w:fldCharType="end"/>
      </w:r>
      <w:r>
        <w:rPr>
          <w:rFonts w:eastAsia="Times New Roman"/>
        </w:rPr>
        <w:t>.</w:t>
      </w:r>
    </w:p>
    <w:p w14:paraId="4A3D1075" w14:textId="77777777" w:rsidR="00F26596" w:rsidRDefault="00F26596" w:rsidP="00511B8D">
      <w:pPr>
        <w:pStyle w:val="Normal10"/>
        <w:rPr>
          <w:rFonts w:eastAsia="Times New Roman"/>
          <w:b/>
        </w:rPr>
      </w:pPr>
    </w:p>
    <w:p w14:paraId="2C19C3AB" w14:textId="59C7F321" w:rsidR="00C46EE8" w:rsidRDefault="00F26596" w:rsidP="00700172">
      <w:pPr>
        <w:pStyle w:val="Normal10"/>
        <w:outlineLvl w:val="0"/>
        <w:rPr>
          <w:rFonts w:eastAsia="Times New Roman"/>
          <w:i/>
        </w:rPr>
      </w:pPr>
      <w:r w:rsidRPr="00F80BB2">
        <w:rPr>
          <w:rFonts w:eastAsia="Times New Roman"/>
          <w:i/>
        </w:rPr>
        <w:t>Automated pipelines can be used to process arbitrarily many RNAseq samples</w:t>
      </w:r>
    </w:p>
    <w:p w14:paraId="37E4E50F" w14:textId="77777777" w:rsidR="00700172" w:rsidRPr="00700172" w:rsidRDefault="00700172" w:rsidP="00700172">
      <w:pPr>
        <w:pStyle w:val="Normal10"/>
        <w:outlineLvl w:val="0"/>
        <w:rPr>
          <w:rFonts w:eastAsia="Times New Roman"/>
          <w:i/>
        </w:rPr>
      </w:pPr>
    </w:p>
    <w:p w14:paraId="67D38413" w14:textId="161E3D27" w:rsidR="007C448D" w:rsidRPr="007C448D" w:rsidRDefault="00F26596" w:rsidP="00AF352E">
      <w:pPr>
        <w:pStyle w:val="Normal10"/>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Pr="00F80BB2" w:rsidRDefault="00F26596" w:rsidP="00F75262">
      <w:pPr>
        <w:pStyle w:val="Normal10"/>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511B8D">
      <w:pPr>
        <w:pStyle w:val="Normal10"/>
        <w:rPr>
          <w:rFonts w:eastAsia="Times New Roman"/>
          <w:i/>
        </w:rPr>
      </w:pPr>
    </w:p>
    <w:p w14:paraId="437AFB20" w14:textId="0E6D620A" w:rsidR="00D16332" w:rsidRPr="005A56E4" w:rsidRDefault="0033401D"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protistan lineages</w:t>
      </w:r>
      <w:r w:rsidR="00511B8D">
        <w:rPr>
          <w:rFonts w:eastAsia="Times New Roman"/>
        </w:rPr>
        <w:t xml:space="preserve">. This is among the largest set of diverse RNAseq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794028">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6]", "plainTextFormattedCitation" : "[56]", "previouslyFormattedCitation" : "[56]" }, "properties" : {  }, "schema" : "https://github.com/citation-style-language/schema/raw/master/csl-citation.json" }</w:instrText>
      </w:r>
      <w:r w:rsidR="00D23D0C">
        <w:rPr>
          <w:rFonts w:eastAsia="Times New Roman"/>
        </w:rPr>
        <w:fldChar w:fldCharType="separate"/>
      </w:r>
      <w:r w:rsidR="00794028" w:rsidRPr="00794028">
        <w:rPr>
          <w:rFonts w:eastAsia="Times New Roman"/>
          <w:noProof/>
        </w:rPr>
        <w:t>[56]</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79402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0]", "plainTextFormattedCitation" : "[50]", "previouslyFormattedCitation" : "[50]" }, "properties" : {  }, "schema" : "https://github.com/citation-style-language/schema/raw/master/csl-citation.json" }</w:instrText>
      </w:r>
      <w:r w:rsidR="00511B8D">
        <w:rPr>
          <w:rFonts w:eastAsia="Times New Roman"/>
        </w:rPr>
        <w:fldChar w:fldCharType="separate"/>
      </w:r>
      <w:r w:rsidR="00794028" w:rsidRPr="00794028">
        <w:rPr>
          <w:rFonts w:eastAsia="Times New Roman"/>
          <w:noProof/>
        </w:rPr>
        <w:t>[50]</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794028">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8]", "plainTextFormattedCitation" : "[57,58]", "previouslyFormattedCitation" : "[57,58]" }, "properties" : {  }, "schema" : "https://github.com/citation-style-language/schema/raw/master/csl-citation.json" }</w:instrText>
      </w:r>
      <w:r w:rsidR="003A72E5">
        <w:rPr>
          <w:rFonts w:eastAsia="Times New Roman"/>
        </w:rPr>
        <w:fldChar w:fldCharType="separate"/>
      </w:r>
      <w:r w:rsidR="00794028" w:rsidRPr="00794028">
        <w:rPr>
          <w:rFonts w:eastAsia="Times New Roman"/>
          <w:noProof/>
        </w:rPr>
        <w:t>[57,58]</w:t>
      </w:r>
      <w:r w:rsidR="003A72E5">
        <w:rPr>
          <w:rFonts w:eastAsia="Times New Roman"/>
        </w:rPr>
        <w:fldChar w:fldCharType="end"/>
      </w:r>
      <w:r w:rsidR="00511B8D">
        <w:rPr>
          <w:rFonts w:eastAsia="Times New Roman"/>
        </w:rPr>
        <w:t>.</w:t>
      </w:r>
      <w:r w:rsidR="009A2853">
        <w:rPr>
          <w:rFonts w:eastAsia="Times New Roman"/>
        </w:rPr>
        <w:t xml:space="preserve"> </w:t>
      </w:r>
    </w:p>
    <w:p w14:paraId="2D4EC8E9" w14:textId="77777777" w:rsidR="00D16332" w:rsidRDefault="00D16332"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261A8A3" w14:textId="7D20F182" w:rsidR="00511B8D" w:rsidRDefault="00511B8D" w:rsidP="00511B8D">
      <w:pPr>
        <w:pStyle w:val="Normal10"/>
        <w:rPr>
          <w:rFonts w:eastAsia="Times New Roman"/>
        </w:rPr>
      </w:pPr>
      <w:r>
        <w:rPr>
          <w:rFonts w:eastAsia="Times New Roman"/>
        </w:rPr>
        <w:lastRenderedPageBreak/>
        <w:t>Assembly evaluation tools yielded results outside the range of wha</w:t>
      </w:r>
      <w:r w:rsidR="00C46900">
        <w:rPr>
          <w:rFonts w:eastAsia="Times New Roman"/>
        </w:rPr>
        <w:t>t is normal for some organisms. For example,</w:t>
      </w:r>
      <w:r>
        <w:rPr>
          <w:rFonts w:eastAsia="Times New Roman"/>
        </w:rPr>
        <w:t xml:space="preserve"> the case of low ORF predictions in Ciliophora. It has recently been found that ciliates have an alternative triplet codon dictionary, with codons normally encoding STOP serving a different purpose </w:t>
      </w:r>
      <w:r w:rsidR="003A72E5">
        <w:rPr>
          <w:rFonts w:eastAsia="Times New Roman"/>
        </w:rPr>
        <w:fldChar w:fldCharType="begin" w:fldLock="1"/>
      </w:r>
      <w:r w:rsidR="00E22669">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3A72E5">
        <w:rPr>
          <w:rFonts w:eastAsia="Times New Roman"/>
        </w:rPr>
        <w:fldChar w:fldCharType="separate"/>
      </w:r>
      <w:r w:rsidR="00E22669" w:rsidRPr="00E22669">
        <w:rPr>
          <w:rFonts w:eastAsia="Times New Roman"/>
          <w:noProof/>
        </w:rPr>
        <w:t>[31–33]</w:t>
      </w:r>
      <w:r w:rsidR="003A72E5">
        <w:rPr>
          <w:rFonts w:eastAsia="Times New Roman"/>
        </w:rPr>
        <w:fldChar w:fldCharType="end"/>
      </w:r>
      <w:r>
        <w:rPr>
          <w:rFonts w:eastAsia="Times New Roman"/>
        </w:rPr>
        <w:t>. In addition, Dino</w:t>
      </w:r>
      <w:r w:rsidR="00B75FD5">
        <w:rPr>
          <w:rFonts w:eastAsia="Times New Roman"/>
        </w:rPr>
        <w:t>phyta</w:t>
      </w:r>
      <w:r>
        <w:rPr>
          <w:rFonts w:eastAsia="Times New Roman"/>
        </w:rPr>
        <w:t xml:space="preserve"> demonstrated a significantly higher number of unique </w:t>
      </w:r>
      <w:r>
        <w:rPr>
          <w:rFonts w:eastAsia="Times New Roman"/>
          <w:i/>
        </w:rPr>
        <w:t>k</w:t>
      </w:r>
      <w:r>
        <w:rPr>
          <w:rFonts w:eastAsia="Times New Roman"/>
        </w:rPr>
        <w:t>-mers and total contigs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r w:rsidR="00B75FD5">
        <w:rPr>
          <w:rFonts w:eastAsia="Times New Roman"/>
        </w:rPr>
        <w:t>Dinophyta</w:t>
      </w:r>
      <w:r>
        <w:rPr>
          <w:rFonts w:eastAsia="Times New Roman"/>
        </w:rPr>
        <w:t xml:space="preserve"> </w:t>
      </w:r>
      <w:r w:rsidR="003A72E5">
        <w:rPr>
          <w:rFonts w:eastAsia="Times New Roman"/>
        </w:rPr>
        <w:fldChar w:fldCharType="begin" w:fldLock="1"/>
      </w:r>
      <w:r w:rsidR="00794028">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59]", "plainTextFormattedCitation" : "[59]", "previouslyFormattedCitation" : "[59]" }, "properties" : {  }, "schema" : "https://github.com/citation-style-language/schema/raw/master/csl-citation.json" }</w:instrText>
      </w:r>
      <w:r w:rsidR="003A72E5">
        <w:rPr>
          <w:rFonts w:eastAsia="Times New Roman"/>
        </w:rPr>
        <w:fldChar w:fldCharType="separate"/>
      </w:r>
      <w:r w:rsidR="00794028" w:rsidRPr="00794028">
        <w:rPr>
          <w:rFonts w:eastAsia="Times New Roman"/>
          <w:noProof/>
        </w:rPr>
        <w:t>[59]</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r w:rsidR="00B75FD5">
        <w:rPr>
          <w:rFonts w:eastAsia="Times New Roman"/>
        </w:rPr>
        <w:t>Dinophyta</w:t>
      </w:r>
      <w:r>
        <w:rPr>
          <w:rFonts w:eastAsia="Times New Roman"/>
        </w:rPr>
        <w:t xml:space="preserve"> and </w:t>
      </w:r>
      <w:r w:rsidR="00B75FD5">
        <w:rPr>
          <w:rFonts w:eastAsia="Times New Roman"/>
        </w:rPr>
        <w:t>Ciliophora</w:t>
      </w:r>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in Ciliophora and Dinophyta,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118A4F34" w14:textId="77777777" w:rsidR="00585300" w:rsidRDefault="007D2E26" w:rsidP="006E40FB">
      <w:pPr>
        <w:pStyle w:val="Normal10"/>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Pr>
          <w:rFonts w:eastAsia="Times New Roman"/>
        </w:rPr>
        <w:t>are</w:t>
      </w:r>
      <w:r w:rsidR="006507FF">
        <w:rPr>
          <w:rFonts w:eastAsia="Times New Roman"/>
        </w:rPr>
        <w:t xml:space="preserve"> becoming</w:t>
      </w:r>
      <w:r>
        <w:rPr>
          <w:rFonts w:eastAsia="Times New Roman"/>
        </w:rPr>
        <w:t xml:space="preserve"> 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6E40FB">
      <w:pPr>
        <w:pStyle w:val="Normal10"/>
        <w:rPr>
          <w:rFonts w:eastAsia="Times New Roman"/>
        </w:rPr>
      </w:pPr>
    </w:p>
    <w:p w14:paraId="3D61B47C" w14:textId="323AA303" w:rsidR="006E40FB" w:rsidRDefault="00585300" w:rsidP="006E40FB">
      <w:pPr>
        <w:pStyle w:val="Normal10"/>
        <w:rPr>
          <w:rFonts w:eastAsia="Times New Roman"/>
        </w:rPr>
      </w:pPr>
      <w:r>
        <w:rPr>
          <w:rFonts w:eastAsia="Times New Roman"/>
        </w:rPr>
        <w:t xml:space="preserve">With the growing volume of nucleic acid data in centralized and de-centralized repositories, streamlining methods into pipelines such as this will not only enhance the reproducibility of the analysis, but will help to facilitate inter-group comparisons amongst datasets from diverse taxa from large collections of samples.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3A72E5">
      <w:pPr>
        <w:pStyle w:val="Normal10"/>
        <w:rPr>
          <w:rFonts w:eastAsia="Times New Roman"/>
        </w:rPr>
      </w:pPr>
    </w:p>
    <w:p w14:paraId="1891A9C1" w14:textId="77777777" w:rsidR="007A7913" w:rsidRDefault="007A7913" w:rsidP="00ED5478">
      <w:pPr>
        <w:pStyle w:val="Normal1"/>
        <w:outlineLvl w:val="0"/>
        <w:rPr>
          <w:rFonts w:eastAsia="Times New Roman"/>
          <w:b/>
        </w:rPr>
      </w:pPr>
      <w:r>
        <w:rPr>
          <w:rFonts w:eastAsia="Times New Roman"/>
          <w:b/>
        </w:rPr>
        <w:t>Acknowledgements</w:t>
      </w:r>
    </w:p>
    <w:p w14:paraId="272A0DA8" w14:textId="77777777" w:rsidR="007A7913" w:rsidRDefault="007A7913" w:rsidP="00ED5478">
      <w:pPr>
        <w:pStyle w:val="Normal1"/>
        <w:rPr>
          <w:rFonts w:eastAsia="Times New Roman"/>
        </w:rPr>
      </w:pPr>
    </w:p>
    <w:p w14:paraId="135AB6E2" w14:textId="632E8D62" w:rsidR="007A7913" w:rsidRDefault="003069A4" w:rsidP="00ED5478">
      <w:pPr>
        <w:pStyle w:val="Normal1"/>
        <w:rPr>
          <w:rFonts w:eastAsia="Times New Roman"/>
        </w:rPr>
      </w:pPr>
      <w:r>
        <w:rPr>
          <w:rFonts w:eastAsia="Times New Roman"/>
        </w:rPr>
        <w:t xml:space="preserve">Camille Scott, </w:t>
      </w:r>
      <w:r w:rsidR="00B43870">
        <w:rPr>
          <w:rFonts w:eastAsia="Times New Roman"/>
        </w:rPr>
        <w:t>Luiz Irber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ED5478">
      <w:pPr>
        <w:pStyle w:val="Normal1"/>
        <w:rPr>
          <w:rFonts w:eastAsia="Times New Roman"/>
        </w:rPr>
      </w:pPr>
    </w:p>
    <w:p w14:paraId="591C3315" w14:textId="77777777" w:rsidR="007A7913" w:rsidRDefault="007A7913" w:rsidP="00ED5478">
      <w:pPr>
        <w:pStyle w:val="Normal1"/>
        <w:outlineLvl w:val="0"/>
        <w:rPr>
          <w:rFonts w:eastAsia="Times New Roman"/>
          <w:b/>
        </w:rPr>
      </w:pPr>
      <w:r>
        <w:rPr>
          <w:rFonts w:eastAsia="Times New Roman"/>
          <w:b/>
        </w:rPr>
        <w:t>References</w:t>
      </w:r>
    </w:p>
    <w:p w14:paraId="29E09AA0" w14:textId="77777777" w:rsidR="007A7913" w:rsidRDefault="007A7913" w:rsidP="00ED5478">
      <w:pPr>
        <w:pStyle w:val="Normal1"/>
        <w:rPr>
          <w:rFonts w:eastAsia="Times New Roman"/>
          <w:b/>
        </w:rPr>
      </w:pPr>
    </w:p>
    <w:p w14:paraId="46146BBB" w14:textId="358A90F2" w:rsidR="00DA7F6C" w:rsidRPr="00DA7F6C" w:rsidRDefault="007A7913" w:rsidP="00DA7F6C">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DA7F6C" w:rsidRPr="00DA7F6C">
        <w:rPr>
          <w:rFonts w:eastAsia="Times New Roman"/>
          <w:noProof/>
        </w:rPr>
        <w:t>1. Geniza M, Jaiswal P. Tools for building de novo transcriptome assembly. 2018 [cited 2018 Mar 14]; Available from: https://ac.els-cdn.com/S2214662817301032/1-s2.0-S2214662817301032-main.pdf?_tid=dd330b95-f4a0-4c7b-81b9-9c0f9ec61db2&amp;acdnat=1521094046_f477c447e64870799243b677bd77fcb3</w:t>
      </w:r>
    </w:p>
    <w:p w14:paraId="1875AF4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 Tulin S, Aguiar D, Istrail S, Smith J. A quantitative reference transcriptome for Nematostella vectensis early embryonic development: a pipeline for de novo assembly in emerging model systems. 2013 [cited 2018 Mar 15]; Available from: http://www.evodevojournal.com/content/4/1/16</w:t>
      </w:r>
    </w:p>
    <w:p w14:paraId="75D17E5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 Mittal VK, McDonald JF. De novo assembly and characterization of breast cancer transcriptomes identifies large numbers of novel fusion-gene transcripts of potential functional significance. BMC Med. Genomics [Internet]. BioMed Central; 2017 [cited 2018 Mar 14];10:53. Available from: http://www.ncbi.nlm.nih.gov/pubmed/28851357</w:t>
      </w:r>
    </w:p>
    <w:p w14:paraId="00E9E4F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 Yang S, Liu H-D, Qiang Z, Zhang H-J, Zhi-Dong Z, Li Y-D, et al. ScienceDirect High-throughput sequencing of highbush blueberry transcriptome and analysis of basic helix-loop-helix transcription factors. J. Integr. Agric. [Internet]. 2017 [cited 2018 Mar 15];16:591–604. Available from: https://ac.els-cdn.com/S2095311916614612/1-s2.0-S2095311916614612-main.pdf?_tid=09e6059a-44db-4e2a-bc90-35745fe2294f&amp;acdnat=1521157724_1465eaf1289f7bc1c251646a81b4dc10</w:t>
      </w:r>
    </w:p>
    <w:p w14:paraId="2801CBA5"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 Suárez-Vega A, Gutiérrez-Gil B, Klopp C, Tosser-Klopp G, Arranz J-J. Comprehensive RNA-Seq profiling to evaluate lactating sheep mammary gland transcriptome. Sci. Data [Internet]. Nature Publishing Group; 2016 [cited 2018 Mar 15];3:160051. Available from: http://www.nature.com/articles/sdata201651</w:t>
      </w:r>
    </w:p>
    <w:p w14:paraId="67EE52B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6. Carruthers M, Yurchenko AA, Augley JJ, Adams CE, Herzyk P, Elmer KR. De novo transcriptome assembly, annotation and comparison of four ecological and evolutionary model salmonid fish species. BMC Genomics [Internet]. 2018 [cited 2018 Mar 15];19. Available from: https://www.ncbi.nlm.nih.gov/pmc/articles/PMC5759245/pdf/12864_2017_Article_4379.pdf</w:t>
      </w:r>
    </w:p>
    <w:p w14:paraId="3CE7BFF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7. Mansour TA, Rosenthal JJC, Brown CT, Roberson LM. Transcriptome of the Caribbean stony coral Porites astreoides from three developmental stages. [cited 2018 Mar 15]; Available from: https://gigascience.biomedcentral.com/track/pdf/10.1186/s13742-016-0138-1?site=gigascience.biomedcentral.com</w:t>
      </w:r>
    </w:p>
    <w:p w14:paraId="21BC063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8.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4546B775"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9. Mansour TA, Scott EY, Finno CJ, Bellone RR, Mienaltowski MJ, Penedo MC, et al. Tissue resolved, gene structure refined equine transcriptome. BMC Genomics [Internet]. BMC Genomics; 2017;18:103. Available from: http://bmcgenomics.biomedcentral.com/articles/10.1186/s12864-016-3451-2</w:t>
      </w:r>
    </w:p>
    <w:p w14:paraId="44F8D0A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0. Gonzalez VL, Andrade SCS, Bieler R, Collins TM, Dunn CW, Mikkelsen PM, et al. A phylogenetic backbone for Bivalvia: an RNA-seq approach. Proc. R. Soc. B Biol. Sci. [Internet]. The Royal Society; 2015 [cited 2018 Mar 15];282:20142332–20142332. Available from: http://rspb.royalsocietypublishing.org/cgi/doi/10.1098/rspb.2014.2332</w:t>
      </w:r>
    </w:p>
    <w:p w14:paraId="186A8080"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11. Müller M, Seifert S, Lübbe T, Leuschner C, Finkeldey R. De novo transcriptome assembly and analysis of differential gene expression in response to drought in European beech. Chen Z-H, </w:t>
      </w:r>
      <w:r w:rsidRPr="00DA7F6C">
        <w:rPr>
          <w:rFonts w:eastAsia="Times New Roman"/>
          <w:noProof/>
        </w:rPr>
        <w:lastRenderedPageBreak/>
        <w:t>editor. PLoS One [Internet]. Public Library of Science; 2017 [cited 2017 Sep 22];12:e0184167. Available from: http://dx.plos.org/10.1371/journal.pone.0184167</w:t>
      </w:r>
    </w:p>
    <w:p w14:paraId="48D06772"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12. Heikkinen LK, Kesäniemi JE, Knott KE. De novo transcriptome assembly and developmental mode specific gene expression of </w:t>
      </w:r>
      <w:r w:rsidRPr="00DA7F6C">
        <w:rPr>
          <w:rFonts w:eastAsia="Times New Roman"/>
          <w:i/>
          <w:iCs/>
          <w:noProof/>
        </w:rPr>
        <w:t>Pygospio elegans</w:t>
      </w:r>
      <w:r w:rsidRPr="00DA7F6C">
        <w:rPr>
          <w:rFonts w:eastAsia="Times New Roman"/>
          <w:noProof/>
        </w:rPr>
        <w:t>. Evol. Dev. [Internet]. 2017 [cited 2017 Sep 22];19:205–17. Available from: http://doi.wiley.com/10.1111/ede.12230</w:t>
      </w:r>
    </w:p>
    <w:p w14:paraId="7E1D5C0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3. Li F, Wang L, Lan Q, Yang H, Li Y, Liu X, et al. RNA-Seq Analysis and Gene Discovery of Andrias davidianus Using Illumina Short Read Sequencing. Davies WIL, editor. PLoS One [Internet]. Public Library of Science; 2015 [cited 2018 Mar 15];10:e0123730. Available from: http://dx.plos.org/10.1371/journal.pone.0123730</w:t>
      </w:r>
    </w:p>
    <w:p w14:paraId="47613E2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4. Yu J, Lou Y, Zhao A. Transcriptome analysis of follicles reveals the importance of autophagy and hormones in regulating broodiness of Zhedong white goose. Sci. Rep. [Internet]. Nature Publishing Group; 2016 [cited 2018 Mar 15];6:36877. Available from: http://www.nature.com/articles/srep36877</w:t>
      </w:r>
    </w:p>
    <w:p w14:paraId="789B546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5. Seo M, Kim K, Yoon J, Jeong JY, Lee H-J, Cho S, et al. RNA-seq analysis for detecting quantitative trait-associated genes. Sci. Rep. [Internet]. Nature Publishing Group; 2016 [cited 2018 Mar 15];6:24375. Available from: http://www.nature.com/articles/srep24375</w:t>
      </w:r>
    </w:p>
    <w:p w14:paraId="7A030B7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6. Pedrotty DM, Morley MP, Cappola TP. Transcriptomic biomarkers of cardiovascular disease. Prog. Cardiovasc. Dis. [Internet]. NIH Public Access; 2012 [cited 2018 Mar 15];55:64–9. Available from: http://www.ncbi.nlm.nih.gov/pubmed/22824111</w:t>
      </w:r>
    </w:p>
    <w:p w14:paraId="61DC298D"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7. Conesa A, Madrigal P, Tarazona S, Gomez-Cabrero D, Cervera A, McPherson A, et al. A survey of best practices for RNA-seq data analysis. Genome Biol [Internet]. 2016;17:13. Available from: http://www.ncbi.nlm.nih.gov/pubmed/26813401</w:t>
      </w:r>
    </w:p>
    <w:p w14:paraId="5632E52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798E0EB0"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1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59D66A00"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0. Robertson G, Schein J, Chiu R, Corbett R, Field M, Jackman SD, et al. De novo assembly and analysis of RNA-seq data. Nat. Methods [Internet]. 2010;7:909–12. Available from: http://www.ncbi.nlm.nih.gov/pubmed/20935650</w:t>
      </w:r>
    </w:p>
    <w:p w14:paraId="11AD69C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44BFC0B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0B51535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w:t>
      </w:r>
      <w:r w:rsidRPr="00DA7F6C">
        <w:rPr>
          <w:rFonts w:eastAsia="Times New Roman"/>
          <w:noProof/>
        </w:rPr>
        <w:lastRenderedPageBreak/>
        <w:t>lookup/doi/10.1093/bioinformatics/btt219</w:t>
      </w:r>
    </w:p>
    <w:p w14:paraId="49F74483"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24. Kannan S, Hui J, Mazooji K. Shannon : An Information-Optimal de Novo RNA-Seq Assembler. 2016;1–14. </w:t>
      </w:r>
    </w:p>
    <w:p w14:paraId="2E0C44D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27BA7BA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6.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38264CF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7. Durkin CA, Koester JA, Bender SJ, Armbrust EV. The evolution of silicon transporters in diatoms. Kroth P, editor. J. Phycol. [Internet]. 2016 [cited 2017 Sep 20];52:716–31. Available from: http://doi.wiley.com/10.1111/jpy.12441</w:t>
      </w:r>
    </w:p>
    <w:p w14:paraId="3063B2B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8. Groussman RD, Parker MS, Armbrust EV. Diversity and Evolutionary History of Iron Metabolism Genes in Diatoms. Missirlis F, editor. PLoS One [Internet]. Public Library of Science; 2015 [cited 2017 Sep 20];10:e0129081. Available from: http://dx.plos.org/10.1371/journal.pone.0129081</w:t>
      </w:r>
    </w:p>
    <w:p w14:paraId="7BCCE50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29. Harke MJ, Juhl AR, Haley ST, Alexander H, Dyhrman ST. Conserved Transcriptional Responses to Nutrient Stress in Bloom-Forming Algae. Front. Microbiol. [Internet]. Frontiers; 2017 [cited 2018 Mar 15];8:1279. Available from: http://journal.frontiersin.org/article/10.3389/fmicb.2017.01279/full</w:t>
      </w:r>
    </w:p>
    <w:p w14:paraId="7E7B651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0.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5EE1B62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1. Alkalaeva E, Mikhailova T. Reassigning stop codons via translation termination: How a few eukaryotes broke the dogma. BioEssays [Internet]. 2017 [cited 2017 Sep 20];39:1600213. Available from: http://doi.wiley.com/10.1002/bies.201600213</w:t>
      </w:r>
    </w:p>
    <w:p w14:paraId="1416338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32. Heaphy SM, Mariotti M, Gladyshev VN, Atkins JF, Baranov P V. Novel Ciliate Genetic Code Variants Including the Reassignment of All Three Stop Codons to Sense Codons in </w:t>
      </w:r>
      <w:r w:rsidRPr="00DA7F6C">
        <w:rPr>
          <w:rFonts w:eastAsia="Times New Roman"/>
          <w:i/>
          <w:iCs/>
          <w:noProof/>
        </w:rPr>
        <w:t>Condylostoma magnum</w:t>
      </w:r>
      <w:r w:rsidRPr="00DA7F6C">
        <w:rPr>
          <w:rFonts w:eastAsia="Times New Roman"/>
          <w:noProof/>
        </w:rPr>
        <w:t>. Mol. Biol. Evol. [Internet]. Oxford University Press; 2016 [cited 2017 Sep 20];33:2885–9. Available from: https://academic.oup.com/mbe/article-lookup/doi/10.1093/molbev/msw166</w:t>
      </w:r>
    </w:p>
    <w:p w14:paraId="32C302A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3. Swart EC, Serra V, Petroni G, Nowacki M. Genetic Codes with No Dedicated Stop Codon: Context-Dependent Translation Termination. Cell [Internet]. The Author(s); 2016;166:691–702. Available from: http://dx.doi.org/10.1016/j.cell.2016.06.020</w:t>
      </w:r>
    </w:p>
    <w:p w14:paraId="7E49A73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4.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6AA1E8E9"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5. Alexander H, Rouco M, Haley ST, Wilson ST, Karl DM, Dyhrman ST. Functional group-specific traits drive phytoplankton dynamics in the oligotrophic ocean. Proc. Natl. Acad. Sci. U. S. A. [Internet]. National Academy of Sciences; 2015 [cited 2018 Mar 15];112:E5972-9. Available from: http://www.ncbi.nlm.nih.gov/pubmed/26460011</w:t>
      </w:r>
    </w:p>
    <w:p w14:paraId="6071285B"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lastRenderedPageBreak/>
        <w:t>36. Gong W, Browne J, Hall N, Schruth D, Paerl H, Marchetti A. Molecular insights into a dinoflagellate bloom. ISME J. [Internet]. Nature Publishing Group; 2017 [cited 2018 Mar 15];11:439–52. Available from: http://www.nature.com/articles/ismej2016129</w:t>
      </w:r>
    </w:p>
    <w:p w14:paraId="7026129B"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7. Brown CT, Scott C, Crusoe MR, Sheneman L, Rosenthal J, Howe A. khmer-protocols 0.8.4 documentation. 2013 [cited 2017 Oct 17]; Available from: https://www.mendeley.com/import/?url=https://figshare.com/articles/khmer_protocols_0_8_3_documentation/878460</w:t>
      </w:r>
    </w:p>
    <w:p w14:paraId="7FA4C58E"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8. Lowe EK, Swalla BJ, Brown CT. Evaluating a lightweight transcriptome assembly pipeline on two closely related ascidian species. PeerJ Prepr. [Internet]. 2014;2:e505v1. Available from: https://dx.doi.org/10.7287/peerj.preprints.505v1</w:t>
      </w:r>
    </w:p>
    <w:p w14:paraId="6F3BE58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39. Leinonen R, Sugawara H, Shumway M. The Sequence Read Archive. Nucleic Acids Res. [Internet]. Oxford University Press; 2011 [cited 2017 Oct 17];39:D19–21. Available from: https://academic.oup.com/nar/article-lookup/doi/10.1093/nar/gkq1019</w:t>
      </w:r>
    </w:p>
    <w:p w14:paraId="67E13924"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0. Andrews S. FastQC: A quality control tool for high throughput sequence data. [Internet]. 2016. Available from: http://www.bioinformatics.babraham.ac.uk/projects/fastqc/</w:t>
      </w:r>
    </w:p>
    <w:p w14:paraId="465A16D5"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1.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092AD3C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2. Bolger AM, Lohse M, Usadel B. Trimmomatic: a flexible trimmer for Illumina sequence data. Bioinformatics [Internet]. Oxford University Press; 2014 [cited 2017 Oct 17];30:2114–20. Available from: https://academic.oup.com/bioinformatics/article-lookup/doi/10.1093/bioinformatics/btu170</w:t>
      </w:r>
    </w:p>
    <w:p w14:paraId="4B0B506F"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3. Crusoe MR, Alameldin HF, Awad S, Boucher E, Caldwell A, Cartwright R, et al. The khmer software package: enabling efficient nucleotide sequence analysis. F1000Research [Internet]. 2015;4:900. Available from: http://f1000research.com/articles/4-900/v1</w:t>
      </w:r>
    </w:p>
    <w:p w14:paraId="0C1995AF"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4. Scott C. dammit: an open and accessible de novo transcriptome annotator. in prep. [Internet]. 2016; Available from: www.camillescott.org/dammit</w:t>
      </w:r>
    </w:p>
    <w:p w14:paraId="4C900881"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5.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4CA323F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6. Gardner PP, Daub J, Tate JG, Nawrocki EP, Kolbe DL, Lindgreen S, et al. Rfam: updates to the RNA families database. Nucleic Acids Res. [Internet]. Oxford University Press; 2009 [cited 2017 Oct 17];37:D136–40. Available from: https://academic.oup.com/nar/article-lookup/doi/10.1093/nar/gkn766</w:t>
      </w:r>
    </w:p>
    <w:p w14:paraId="29A7922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7.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1C9F7ADA"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48.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D38C102"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 xml:space="preserve">49. Aubry S, Kelly S, Kümpers BMC, Smith-Unna RD, Hibberd JM. Deep Evolutionary </w:t>
      </w:r>
      <w:r w:rsidRPr="00DA7F6C">
        <w:rPr>
          <w:rFonts w:eastAsia="Times New Roman"/>
          <w:noProof/>
        </w:rPr>
        <w:lastRenderedPageBreak/>
        <w:t>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75512BF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0.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46106C16"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1. Irber Junior LC, Brown CT. Efficient cardinality estimation for k-mers in large DNA sequencing data sets. doi.org [Internet]. Cold Spring Harbor Laboratory; 2016 [cited 2017 Oct 17];56846. Available from: https://www.biorxiv.org/content/early/2016/06/07/056846</w:t>
      </w:r>
    </w:p>
    <w:p w14:paraId="7F0F5B3C"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2. Johnson, L; Alexander, H; Brown CT. Marine Microbial Eukaryotic Transcriptome Sequencing Project, re-assemblies [Internet]. 2017. Available from: https://doi.org/10.6084/m9.figshare.3840153.v6</w:t>
      </w:r>
    </w:p>
    <w:p w14:paraId="0B2C056F"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3. Johnson LK, Alexander H, Brown CT. (all datasets) MMETSP re-assemblies. 2017 [cited 2018 Mar 19]; Available from: https://doi.org/10.5281/zenodo.257410#.Wq_8WjW-yyo.mendeley</w:t>
      </w:r>
    </w:p>
    <w:p w14:paraId="32D937E2"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4. Li B, Fillmore N, Bai Y, Collins M, Thomson J a., Stewart R, et al. Evaluation of de novo transcriptome assemblies from RNA-Seq data. bioRxiv [Internet]. 2014;1–21. Available from: http://biorxiv.org/content/early/2014/06/13/006338.abstract</w:t>
      </w:r>
    </w:p>
    <w:p w14:paraId="5241BAA8"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5. O’Neil ST, Emrich SJ. Assessing De Novo transcriptome assembly metrics for consistency and utility. BMC Genomics [Internet]. BioMed Central; 2013 [cited 2017 Oct 17];14:465. Available from: http://bmcgenomics.biomedcentral.com/articles/10.1186/1471-2164-14-465</w:t>
      </w:r>
    </w:p>
    <w:p w14:paraId="3EA2ABE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6.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01A993D7"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7. MacManes MD. The Oyster River Protocol: A Multi Assembler and Kmer Approach For de novo Transcriptome Assembly. doi.org [Internet]. Cold Spring Harbor Laboratory; 2017 [cited 2017 Sep 21];177253. Available from: https://www.biorxiv.org/content/early/2017/08/16/177253</w:t>
      </w:r>
    </w:p>
    <w:p w14:paraId="61994731" w14:textId="77777777" w:rsidR="00DA7F6C" w:rsidRPr="00DA7F6C" w:rsidRDefault="00DA7F6C" w:rsidP="00DA7F6C">
      <w:pPr>
        <w:widowControl w:val="0"/>
        <w:autoSpaceDE w:val="0"/>
        <w:autoSpaceDN w:val="0"/>
        <w:adjustRightInd w:val="0"/>
        <w:spacing w:line="240" w:lineRule="auto"/>
        <w:rPr>
          <w:rFonts w:eastAsia="Times New Roman"/>
          <w:noProof/>
        </w:rPr>
      </w:pPr>
      <w:r w:rsidRPr="00DA7F6C">
        <w:rPr>
          <w:rFonts w:eastAsia="Times New Roman"/>
          <w:noProof/>
        </w:rPr>
        <w:t>58.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504D0375" w14:textId="77777777" w:rsidR="00DA7F6C" w:rsidRPr="00DA7F6C" w:rsidRDefault="00DA7F6C" w:rsidP="00DA7F6C">
      <w:pPr>
        <w:widowControl w:val="0"/>
        <w:autoSpaceDE w:val="0"/>
        <w:autoSpaceDN w:val="0"/>
        <w:adjustRightInd w:val="0"/>
        <w:spacing w:line="240" w:lineRule="auto"/>
        <w:rPr>
          <w:noProof/>
        </w:rPr>
      </w:pPr>
      <w:r w:rsidRPr="00DA7F6C">
        <w:rPr>
          <w:rFonts w:eastAsia="Times New Roman"/>
          <w:noProof/>
        </w:rPr>
        <w:t>59.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32DAA9C2" w14:textId="18F6D299" w:rsidR="007D2E26" w:rsidRDefault="007A7913" w:rsidP="00DA7F6C">
      <w:pPr>
        <w:widowControl w:val="0"/>
        <w:autoSpaceDE w:val="0"/>
        <w:autoSpaceDN w:val="0"/>
        <w:adjustRightInd w:val="0"/>
        <w:spacing w:line="240" w:lineRule="auto"/>
        <w:rPr>
          <w:rFonts w:eastAsia="Times New Roman"/>
        </w:rPr>
      </w:pPr>
      <w:r>
        <w:rPr>
          <w:rFonts w:eastAsia="Times New Roman"/>
        </w:rPr>
        <w:fldChar w:fldCharType="end"/>
      </w: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Andale Mono">
    <w:panose1 w:val="020B0509000000000004"/>
    <w:charset w:val="00"/>
    <w:family w:val="swiss"/>
    <w:pitch w:val="fixed"/>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13A9"/>
    <w:rsid w:val="00007421"/>
    <w:rsid w:val="00011950"/>
    <w:rsid w:val="00025CD4"/>
    <w:rsid w:val="000321C5"/>
    <w:rsid w:val="00032FF9"/>
    <w:rsid w:val="00035038"/>
    <w:rsid w:val="00037EEA"/>
    <w:rsid w:val="00037F35"/>
    <w:rsid w:val="00043BE2"/>
    <w:rsid w:val="00055AAA"/>
    <w:rsid w:val="00060F40"/>
    <w:rsid w:val="00067848"/>
    <w:rsid w:val="00070010"/>
    <w:rsid w:val="0007098D"/>
    <w:rsid w:val="000726AD"/>
    <w:rsid w:val="00073B7B"/>
    <w:rsid w:val="00076BC3"/>
    <w:rsid w:val="000808BD"/>
    <w:rsid w:val="000817DC"/>
    <w:rsid w:val="00084E78"/>
    <w:rsid w:val="00095E7D"/>
    <w:rsid w:val="000976B8"/>
    <w:rsid w:val="000A0597"/>
    <w:rsid w:val="000A3CD9"/>
    <w:rsid w:val="000A4900"/>
    <w:rsid w:val="000A6C6D"/>
    <w:rsid w:val="000B083B"/>
    <w:rsid w:val="000B2EE6"/>
    <w:rsid w:val="000B31C6"/>
    <w:rsid w:val="000B62C3"/>
    <w:rsid w:val="000B70E4"/>
    <w:rsid w:val="000C0233"/>
    <w:rsid w:val="000C6DD5"/>
    <w:rsid w:val="000D0373"/>
    <w:rsid w:val="000D31BF"/>
    <w:rsid w:val="000F3B2B"/>
    <w:rsid w:val="000F579A"/>
    <w:rsid w:val="000F670D"/>
    <w:rsid w:val="00103A7A"/>
    <w:rsid w:val="00106B08"/>
    <w:rsid w:val="0012177A"/>
    <w:rsid w:val="00123D89"/>
    <w:rsid w:val="0013014D"/>
    <w:rsid w:val="00130298"/>
    <w:rsid w:val="00140C60"/>
    <w:rsid w:val="00152215"/>
    <w:rsid w:val="00152753"/>
    <w:rsid w:val="001601F4"/>
    <w:rsid w:val="00164E36"/>
    <w:rsid w:val="0016553A"/>
    <w:rsid w:val="00173976"/>
    <w:rsid w:val="00174EA9"/>
    <w:rsid w:val="001769ED"/>
    <w:rsid w:val="00181899"/>
    <w:rsid w:val="001831C2"/>
    <w:rsid w:val="0018420F"/>
    <w:rsid w:val="00184BE2"/>
    <w:rsid w:val="0018618E"/>
    <w:rsid w:val="00190F35"/>
    <w:rsid w:val="00193372"/>
    <w:rsid w:val="001952EB"/>
    <w:rsid w:val="00196024"/>
    <w:rsid w:val="001A2C98"/>
    <w:rsid w:val="001B09C8"/>
    <w:rsid w:val="001D74EB"/>
    <w:rsid w:val="001E6ECF"/>
    <w:rsid w:val="001E787B"/>
    <w:rsid w:val="001F127B"/>
    <w:rsid w:val="001F34FE"/>
    <w:rsid w:val="001F442F"/>
    <w:rsid w:val="00201B04"/>
    <w:rsid w:val="0020200A"/>
    <w:rsid w:val="00204957"/>
    <w:rsid w:val="002076B7"/>
    <w:rsid w:val="00212832"/>
    <w:rsid w:val="00225FA4"/>
    <w:rsid w:val="00226A73"/>
    <w:rsid w:val="00231CF0"/>
    <w:rsid w:val="002321C5"/>
    <w:rsid w:val="00235B5F"/>
    <w:rsid w:val="00237510"/>
    <w:rsid w:val="00237945"/>
    <w:rsid w:val="00240BDA"/>
    <w:rsid w:val="00242AE6"/>
    <w:rsid w:val="00242EA4"/>
    <w:rsid w:val="002453AA"/>
    <w:rsid w:val="00245F15"/>
    <w:rsid w:val="00251D86"/>
    <w:rsid w:val="002528CD"/>
    <w:rsid w:val="002549FA"/>
    <w:rsid w:val="00256647"/>
    <w:rsid w:val="002619F1"/>
    <w:rsid w:val="00263341"/>
    <w:rsid w:val="002669BD"/>
    <w:rsid w:val="002724BB"/>
    <w:rsid w:val="00277664"/>
    <w:rsid w:val="00280930"/>
    <w:rsid w:val="002811DE"/>
    <w:rsid w:val="00286282"/>
    <w:rsid w:val="00287A18"/>
    <w:rsid w:val="002914DB"/>
    <w:rsid w:val="002973C0"/>
    <w:rsid w:val="002A4D77"/>
    <w:rsid w:val="002A4FE2"/>
    <w:rsid w:val="002A644C"/>
    <w:rsid w:val="002A64EC"/>
    <w:rsid w:val="002A7524"/>
    <w:rsid w:val="002B35FE"/>
    <w:rsid w:val="002B6323"/>
    <w:rsid w:val="002C1D39"/>
    <w:rsid w:val="002C47D4"/>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52F68"/>
    <w:rsid w:val="003542CE"/>
    <w:rsid w:val="00355CB6"/>
    <w:rsid w:val="003624E8"/>
    <w:rsid w:val="003643A3"/>
    <w:rsid w:val="003649CD"/>
    <w:rsid w:val="00365EBD"/>
    <w:rsid w:val="003740A9"/>
    <w:rsid w:val="00380098"/>
    <w:rsid w:val="0038742A"/>
    <w:rsid w:val="0039050F"/>
    <w:rsid w:val="003906A8"/>
    <w:rsid w:val="003960C5"/>
    <w:rsid w:val="003A60FF"/>
    <w:rsid w:val="003A6A63"/>
    <w:rsid w:val="003A72E5"/>
    <w:rsid w:val="003B2F0D"/>
    <w:rsid w:val="003B5803"/>
    <w:rsid w:val="003B724E"/>
    <w:rsid w:val="003C09E9"/>
    <w:rsid w:val="003D38AF"/>
    <w:rsid w:val="003D3ABD"/>
    <w:rsid w:val="003E077B"/>
    <w:rsid w:val="003E7DFE"/>
    <w:rsid w:val="003F2552"/>
    <w:rsid w:val="003F489D"/>
    <w:rsid w:val="00400DCF"/>
    <w:rsid w:val="00405CCF"/>
    <w:rsid w:val="00414018"/>
    <w:rsid w:val="00415661"/>
    <w:rsid w:val="00422F41"/>
    <w:rsid w:val="00423612"/>
    <w:rsid w:val="0042433E"/>
    <w:rsid w:val="00427019"/>
    <w:rsid w:val="00432A27"/>
    <w:rsid w:val="004333D4"/>
    <w:rsid w:val="00433A24"/>
    <w:rsid w:val="00433E5A"/>
    <w:rsid w:val="00437816"/>
    <w:rsid w:val="00441F7C"/>
    <w:rsid w:val="00451B87"/>
    <w:rsid w:val="004523CF"/>
    <w:rsid w:val="00455E7E"/>
    <w:rsid w:val="00460FAE"/>
    <w:rsid w:val="00464C16"/>
    <w:rsid w:val="00464DC7"/>
    <w:rsid w:val="00486869"/>
    <w:rsid w:val="00495752"/>
    <w:rsid w:val="004974FC"/>
    <w:rsid w:val="00497B19"/>
    <w:rsid w:val="004A0289"/>
    <w:rsid w:val="004A20BC"/>
    <w:rsid w:val="004B203F"/>
    <w:rsid w:val="004B7A18"/>
    <w:rsid w:val="004C1238"/>
    <w:rsid w:val="004C1FDB"/>
    <w:rsid w:val="004C6C97"/>
    <w:rsid w:val="004D31B8"/>
    <w:rsid w:val="004D3A80"/>
    <w:rsid w:val="004D402C"/>
    <w:rsid w:val="004D4BFB"/>
    <w:rsid w:val="004F0299"/>
    <w:rsid w:val="004F16B7"/>
    <w:rsid w:val="00501E44"/>
    <w:rsid w:val="00503261"/>
    <w:rsid w:val="00511B8D"/>
    <w:rsid w:val="00513CAC"/>
    <w:rsid w:val="0051546C"/>
    <w:rsid w:val="00517BE7"/>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56E4"/>
    <w:rsid w:val="005B386F"/>
    <w:rsid w:val="005B41F9"/>
    <w:rsid w:val="005C7CE6"/>
    <w:rsid w:val="005D0881"/>
    <w:rsid w:val="005D2BE0"/>
    <w:rsid w:val="005E53BE"/>
    <w:rsid w:val="005F13DF"/>
    <w:rsid w:val="005F4191"/>
    <w:rsid w:val="00602074"/>
    <w:rsid w:val="00607880"/>
    <w:rsid w:val="00610254"/>
    <w:rsid w:val="0061282D"/>
    <w:rsid w:val="006149D6"/>
    <w:rsid w:val="00616688"/>
    <w:rsid w:val="00623E4A"/>
    <w:rsid w:val="0063108A"/>
    <w:rsid w:val="006326C9"/>
    <w:rsid w:val="00634D2F"/>
    <w:rsid w:val="00634E3A"/>
    <w:rsid w:val="00635373"/>
    <w:rsid w:val="00635AC7"/>
    <w:rsid w:val="006373BC"/>
    <w:rsid w:val="0063775D"/>
    <w:rsid w:val="00641DBC"/>
    <w:rsid w:val="00646BE4"/>
    <w:rsid w:val="006507FF"/>
    <w:rsid w:val="00657E53"/>
    <w:rsid w:val="00663CB9"/>
    <w:rsid w:val="00663EEE"/>
    <w:rsid w:val="00680FDC"/>
    <w:rsid w:val="006830E5"/>
    <w:rsid w:val="00683632"/>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50E8"/>
    <w:rsid w:val="00716336"/>
    <w:rsid w:val="007172C0"/>
    <w:rsid w:val="007207C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94028"/>
    <w:rsid w:val="007A0A55"/>
    <w:rsid w:val="007A1D4F"/>
    <w:rsid w:val="007A7913"/>
    <w:rsid w:val="007B006C"/>
    <w:rsid w:val="007B4760"/>
    <w:rsid w:val="007B587F"/>
    <w:rsid w:val="007B6B3E"/>
    <w:rsid w:val="007C2687"/>
    <w:rsid w:val="007C448D"/>
    <w:rsid w:val="007C5725"/>
    <w:rsid w:val="007D10A2"/>
    <w:rsid w:val="007D1E48"/>
    <w:rsid w:val="007D2E26"/>
    <w:rsid w:val="007E5BF7"/>
    <w:rsid w:val="007E6A60"/>
    <w:rsid w:val="007E7034"/>
    <w:rsid w:val="007F417C"/>
    <w:rsid w:val="00807A40"/>
    <w:rsid w:val="008101A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4433"/>
    <w:rsid w:val="00857FD6"/>
    <w:rsid w:val="00863D9A"/>
    <w:rsid w:val="0086471E"/>
    <w:rsid w:val="008705B5"/>
    <w:rsid w:val="00876B51"/>
    <w:rsid w:val="00883733"/>
    <w:rsid w:val="008841C3"/>
    <w:rsid w:val="008958DA"/>
    <w:rsid w:val="008A26CA"/>
    <w:rsid w:val="008A533C"/>
    <w:rsid w:val="008A552D"/>
    <w:rsid w:val="008A6D7D"/>
    <w:rsid w:val="008A731A"/>
    <w:rsid w:val="008B13E2"/>
    <w:rsid w:val="008B459F"/>
    <w:rsid w:val="008B4CF5"/>
    <w:rsid w:val="008B6D92"/>
    <w:rsid w:val="008C0234"/>
    <w:rsid w:val="008C40DB"/>
    <w:rsid w:val="008D2A86"/>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35BE"/>
    <w:rsid w:val="0096571D"/>
    <w:rsid w:val="009701B8"/>
    <w:rsid w:val="00975227"/>
    <w:rsid w:val="00975FC4"/>
    <w:rsid w:val="00987745"/>
    <w:rsid w:val="00991198"/>
    <w:rsid w:val="0099647D"/>
    <w:rsid w:val="009970B5"/>
    <w:rsid w:val="009A1D71"/>
    <w:rsid w:val="009A2853"/>
    <w:rsid w:val="009A5D8B"/>
    <w:rsid w:val="009B3AD4"/>
    <w:rsid w:val="009B46B8"/>
    <w:rsid w:val="009D7CA1"/>
    <w:rsid w:val="009F4744"/>
    <w:rsid w:val="009F47B6"/>
    <w:rsid w:val="00A0529B"/>
    <w:rsid w:val="00A078A7"/>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2E5A"/>
    <w:rsid w:val="00A86929"/>
    <w:rsid w:val="00A9164D"/>
    <w:rsid w:val="00A92B7C"/>
    <w:rsid w:val="00AA331B"/>
    <w:rsid w:val="00AA6B57"/>
    <w:rsid w:val="00AA7700"/>
    <w:rsid w:val="00AB2A1D"/>
    <w:rsid w:val="00AB2D69"/>
    <w:rsid w:val="00AB7E4E"/>
    <w:rsid w:val="00AC3B26"/>
    <w:rsid w:val="00AC7A7C"/>
    <w:rsid w:val="00AD0729"/>
    <w:rsid w:val="00AD71CE"/>
    <w:rsid w:val="00AE06D6"/>
    <w:rsid w:val="00AE16A8"/>
    <w:rsid w:val="00AE3D68"/>
    <w:rsid w:val="00AE4A27"/>
    <w:rsid w:val="00AE5BF5"/>
    <w:rsid w:val="00AF352E"/>
    <w:rsid w:val="00AF4967"/>
    <w:rsid w:val="00AF5F7B"/>
    <w:rsid w:val="00B05ADA"/>
    <w:rsid w:val="00B10FC6"/>
    <w:rsid w:val="00B21058"/>
    <w:rsid w:val="00B244D6"/>
    <w:rsid w:val="00B25EC1"/>
    <w:rsid w:val="00B30457"/>
    <w:rsid w:val="00B32DE2"/>
    <w:rsid w:val="00B33587"/>
    <w:rsid w:val="00B34B9D"/>
    <w:rsid w:val="00B428EE"/>
    <w:rsid w:val="00B434E1"/>
    <w:rsid w:val="00B43870"/>
    <w:rsid w:val="00B470A6"/>
    <w:rsid w:val="00B51396"/>
    <w:rsid w:val="00B51B4B"/>
    <w:rsid w:val="00B55533"/>
    <w:rsid w:val="00B6274B"/>
    <w:rsid w:val="00B64D58"/>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B3931"/>
    <w:rsid w:val="00BB39BA"/>
    <w:rsid w:val="00BC584E"/>
    <w:rsid w:val="00BC6C9A"/>
    <w:rsid w:val="00BC79BB"/>
    <w:rsid w:val="00BE1068"/>
    <w:rsid w:val="00BE20E6"/>
    <w:rsid w:val="00BF0221"/>
    <w:rsid w:val="00BF1B22"/>
    <w:rsid w:val="00BF535B"/>
    <w:rsid w:val="00C04B5D"/>
    <w:rsid w:val="00C060BD"/>
    <w:rsid w:val="00C069FC"/>
    <w:rsid w:val="00C10813"/>
    <w:rsid w:val="00C27272"/>
    <w:rsid w:val="00C376AD"/>
    <w:rsid w:val="00C37734"/>
    <w:rsid w:val="00C46900"/>
    <w:rsid w:val="00C46EE8"/>
    <w:rsid w:val="00C478AF"/>
    <w:rsid w:val="00C50B67"/>
    <w:rsid w:val="00C51782"/>
    <w:rsid w:val="00C51AD5"/>
    <w:rsid w:val="00C52945"/>
    <w:rsid w:val="00C54AE0"/>
    <w:rsid w:val="00C5675D"/>
    <w:rsid w:val="00C614D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A101D"/>
    <w:rsid w:val="00CA2E74"/>
    <w:rsid w:val="00CA7F30"/>
    <w:rsid w:val="00CB2E3A"/>
    <w:rsid w:val="00CB3267"/>
    <w:rsid w:val="00CB6A77"/>
    <w:rsid w:val="00CC0DE6"/>
    <w:rsid w:val="00CC2E93"/>
    <w:rsid w:val="00CC5D31"/>
    <w:rsid w:val="00CD2375"/>
    <w:rsid w:val="00CE4262"/>
    <w:rsid w:val="00CE556F"/>
    <w:rsid w:val="00CE6106"/>
    <w:rsid w:val="00CE6952"/>
    <w:rsid w:val="00CF2EF9"/>
    <w:rsid w:val="00CF41C0"/>
    <w:rsid w:val="00CF64B2"/>
    <w:rsid w:val="00CF782D"/>
    <w:rsid w:val="00D16332"/>
    <w:rsid w:val="00D17157"/>
    <w:rsid w:val="00D204B5"/>
    <w:rsid w:val="00D23D0C"/>
    <w:rsid w:val="00D27B3E"/>
    <w:rsid w:val="00D360AE"/>
    <w:rsid w:val="00D46C72"/>
    <w:rsid w:val="00D47184"/>
    <w:rsid w:val="00D51A4B"/>
    <w:rsid w:val="00D53E60"/>
    <w:rsid w:val="00D60948"/>
    <w:rsid w:val="00D67FB4"/>
    <w:rsid w:val="00D76B79"/>
    <w:rsid w:val="00D825F4"/>
    <w:rsid w:val="00D85F65"/>
    <w:rsid w:val="00DA75B4"/>
    <w:rsid w:val="00DA7F6C"/>
    <w:rsid w:val="00DB06A7"/>
    <w:rsid w:val="00DB41C3"/>
    <w:rsid w:val="00DB5855"/>
    <w:rsid w:val="00DC3859"/>
    <w:rsid w:val="00DC5D15"/>
    <w:rsid w:val="00DC76B0"/>
    <w:rsid w:val="00DD23CB"/>
    <w:rsid w:val="00DD41CB"/>
    <w:rsid w:val="00DD6DDF"/>
    <w:rsid w:val="00DD73B2"/>
    <w:rsid w:val="00DE0B31"/>
    <w:rsid w:val="00DE7CE9"/>
    <w:rsid w:val="00DF1EF2"/>
    <w:rsid w:val="00DF33E2"/>
    <w:rsid w:val="00DF74A6"/>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7F6E"/>
    <w:rsid w:val="00E45693"/>
    <w:rsid w:val="00E55201"/>
    <w:rsid w:val="00E57C1F"/>
    <w:rsid w:val="00E61062"/>
    <w:rsid w:val="00E622B4"/>
    <w:rsid w:val="00E626DB"/>
    <w:rsid w:val="00E6590D"/>
    <w:rsid w:val="00E70715"/>
    <w:rsid w:val="00E71AD4"/>
    <w:rsid w:val="00E72C86"/>
    <w:rsid w:val="00E7692C"/>
    <w:rsid w:val="00E824CF"/>
    <w:rsid w:val="00E907ED"/>
    <w:rsid w:val="00E91AE3"/>
    <w:rsid w:val="00E9632C"/>
    <w:rsid w:val="00E970CF"/>
    <w:rsid w:val="00EA1A63"/>
    <w:rsid w:val="00EA534E"/>
    <w:rsid w:val="00EA769C"/>
    <w:rsid w:val="00EB28A6"/>
    <w:rsid w:val="00EB300F"/>
    <w:rsid w:val="00EB4789"/>
    <w:rsid w:val="00EB6DF2"/>
    <w:rsid w:val="00EC4676"/>
    <w:rsid w:val="00ED1B1B"/>
    <w:rsid w:val="00ED5308"/>
    <w:rsid w:val="00ED5478"/>
    <w:rsid w:val="00EE19E1"/>
    <w:rsid w:val="00EF3E0A"/>
    <w:rsid w:val="00EF3E8A"/>
    <w:rsid w:val="00EF7822"/>
    <w:rsid w:val="00F004AF"/>
    <w:rsid w:val="00F00C59"/>
    <w:rsid w:val="00F01BC9"/>
    <w:rsid w:val="00F05552"/>
    <w:rsid w:val="00F05F6D"/>
    <w:rsid w:val="00F14FA3"/>
    <w:rsid w:val="00F23934"/>
    <w:rsid w:val="00F258FC"/>
    <w:rsid w:val="00F26596"/>
    <w:rsid w:val="00F30EF4"/>
    <w:rsid w:val="00F35C4C"/>
    <w:rsid w:val="00F404E2"/>
    <w:rsid w:val="00F428E0"/>
    <w:rsid w:val="00F436CF"/>
    <w:rsid w:val="00F564EA"/>
    <w:rsid w:val="00F57DE9"/>
    <w:rsid w:val="00F66179"/>
    <w:rsid w:val="00F67AB3"/>
    <w:rsid w:val="00F74D89"/>
    <w:rsid w:val="00F75262"/>
    <w:rsid w:val="00F759E6"/>
    <w:rsid w:val="00F76DC6"/>
    <w:rsid w:val="00F80BB2"/>
    <w:rsid w:val="00F83036"/>
    <w:rsid w:val="00F83E4D"/>
    <w:rsid w:val="00F844E5"/>
    <w:rsid w:val="00F85B29"/>
    <w:rsid w:val="00F90B78"/>
    <w:rsid w:val="00F92785"/>
    <w:rsid w:val="00F93DF2"/>
    <w:rsid w:val="00FA4627"/>
    <w:rsid w:val="00FA46B1"/>
    <w:rsid w:val="00FA5D63"/>
    <w:rsid w:val="00FA6FFE"/>
    <w:rsid w:val="00FB5C9F"/>
    <w:rsid w:val="00FC2641"/>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
    <w:name w:val="Unresolved Mention"/>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styleId="HTMLCode">
    <w:name w:val="HTML Code"/>
    <w:basedOn w:val="DefaultParagraphFont"/>
    <w:uiPriority w:val="99"/>
    <w:semiHidden/>
    <w:unhideWhenUsed/>
    <w:rsid w:val="00BB3931"/>
    <w:rPr>
      <w:rFonts w:ascii="Courier New" w:eastAsia="Arial" w:hAnsi="Courier New" w:cs="Courier New"/>
      <w:sz w:val="20"/>
      <w:szCs w:val="20"/>
    </w:rPr>
  </w:style>
  <w:style w:type="paragraph" w:customStyle="1" w:styleId="p1">
    <w:name w:val="p1"/>
    <w:basedOn w:val="Normal"/>
    <w:rsid w:val="007B6B3E"/>
    <w:pPr>
      <w:pBdr>
        <w:top w:val="none" w:sz="0" w:space="0" w:color="auto"/>
        <w:left w:val="none" w:sz="0" w:space="0" w:color="auto"/>
        <w:bottom w:val="none" w:sz="0" w:space="0" w:color="auto"/>
        <w:right w:val="none" w:sz="0" w:space="0" w:color="auto"/>
        <w:between w:val="none" w:sz="0" w:space="0" w:color="auto"/>
      </w:pBdr>
      <w:shd w:val="clear" w:color="auto" w:fill="000000"/>
      <w:spacing w:line="240" w:lineRule="auto"/>
    </w:pPr>
    <w:rPr>
      <w:rFonts w:ascii="Andale Mono" w:hAnsi="Andale Mono"/>
      <w:color w:val="28FE14"/>
      <w:sz w:val="18"/>
      <w:szCs w:val="18"/>
      <w:lang w:val="en-US"/>
    </w:rPr>
  </w:style>
  <w:style w:type="paragraph" w:customStyle="1" w:styleId="p2">
    <w:name w:val="p2"/>
    <w:basedOn w:val="Normal"/>
    <w:rsid w:val="007B6B3E"/>
    <w:pPr>
      <w:pBdr>
        <w:top w:val="none" w:sz="0" w:space="0" w:color="auto"/>
        <w:left w:val="none" w:sz="0" w:space="0" w:color="auto"/>
        <w:bottom w:val="none" w:sz="0" w:space="0" w:color="auto"/>
        <w:right w:val="none" w:sz="0" w:space="0" w:color="auto"/>
        <w:between w:val="none" w:sz="0" w:space="0" w:color="auto"/>
      </w:pBdr>
      <w:shd w:val="clear" w:color="auto" w:fill="000000"/>
      <w:spacing w:line="240" w:lineRule="auto"/>
    </w:pPr>
    <w:rPr>
      <w:rFonts w:ascii="Andale Mono" w:hAnsi="Andale Mono"/>
      <w:color w:val="28FE14"/>
      <w:sz w:val="18"/>
      <w:szCs w:val="18"/>
      <w:lang w:val="en-US"/>
    </w:rPr>
  </w:style>
  <w:style w:type="character" w:customStyle="1" w:styleId="apple-tab-span">
    <w:name w:val="apple-tab-span"/>
    <w:basedOn w:val="DefaultParagraphFont"/>
    <w:rsid w:val="007B6B3E"/>
  </w:style>
  <w:style w:type="character" w:customStyle="1" w:styleId="s1">
    <w:name w:val="s1"/>
    <w:basedOn w:val="DefaultParagraphFont"/>
    <w:rsid w:val="007B6B3E"/>
  </w:style>
  <w:style w:type="character" w:customStyle="1" w:styleId="apple-converted-space">
    <w:name w:val="apple-converted-space"/>
    <w:basedOn w:val="DefaultParagraphFont"/>
    <w:rsid w:val="007B6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1866475807">
          <w:marLeft w:val="0"/>
          <w:marRight w:val="0"/>
          <w:marTop w:val="0"/>
          <w:marBottom w:val="0"/>
          <w:divBdr>
            <w:top w:val="none" w:sz="0" w:space="0" w:color="auto"/>
            <w:left w:val="none" w:sz="0" w:space="0" w:color="auto"/>
            <w:bottom w:val="none" w:sz="0" w:space="0" w:color="auto"/>
            <w:right w:val="none" w:sz="0" w:space="0" w:color="auto"/>
          </w:divBdr>
        </w:div>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278689352">
      <w:bodyDiv w:val="1"/>
      <w:marLeft w:val="0"/>
      <w:marRight w:val="0"/>
      <w:marTop w:val="0"/>
      <w:marBottom w:val="0"/>
      <w:divBdr>
        <w:top w:val="none" w:sz="0" w:space="0" w:color="auto"/>
        <w:left w:val="none" w:sz="0" w:space="0" w:color="auto"/>
        <w:bottom w:val="none" w:sz="0" w:space="0" w:color="auto"/>
        <w:right w:val="none" w:sz="0" w:space="0" w:color="auto"/>
      </w:divBdr>
    </w:div>
    <w:div w:id="503595839">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14418335">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878125825">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12713179">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ftp://ftp.imicrobe.us/projects/10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7B0726-247E-6B4A-98CE-4C1E84159C07}">
  <ds:schemaRefs>
    <ds:schemaRef ds:uri="http://schemas.openxmlformats.org/officeDocument/2006/bibliography"/>
  </ds:schemaRefs>
</ds:datastoreItem>
</file>

<file path=customXml/itemProps2.xml><?xml version="1.0" encoding="utf-8"?>
<ds:datastoreItem xmlns:ds="http://schemas.openxmlformats.org/officeDocument/2006/customXml" ds:itemID="{A1390D92-2F99-9A49-B6FC-073BD260C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38242</Words>
  <Characters>217983</Characters>
  <Application>Microsoft Macintosh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255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8</cp:revision>
  <cp:lastPrinted>2017-11-15T05:11:00Z</cp:lastPrinted>
  <dcterms:created xsi:type="dcterms:W3CDTF">2018-03-19T06:27:00Z</dcterms:created>
  <dcterms:modified xsi:type="dcterms:W3CDTF">2018-03-1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